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92CDDB" w14:textId="77777777" w:rsidR="008D609E" w:rsidRPr="006D242C" w:rsidRDefault="008D609E">
      <w:pPr>
        <w:rPr>
          <w:lang w:val="en-GB"/>
        </w:rPr>
      </w:pPr>
    </w:p>
    <w:p w14:paraId="30F00B26" w14:textId="77777777" w:rsidR="008D609E" w:rsidRPr="006D242C" w:rsidRDefault="008D609E">
      <w:pPr>
        <w:pStyle w:val="Heading7"/>
        <w:rPr>
          <w:lang w:val="en-GB"/>
        </w:rPr>
      </w:pPr>
    </w:p>
    <w:p w14:paraId="03E87A50" w14:textId="77777777" w:rsidR="008D609E" w:rsidRPr="006D242C" w:rsidRDefault="008D609E">
      <w:pPr>
        <w:rPr>
          <w:lang w:val="en-GB"/>
        </w:rPr>
      </w:pPr>
    </w:p>
    <w:p w14:paraId="08A909CF" w14:textId="77777777" w:rsidR="008D609E" w:rsidRPr="006D242C" w:rsidRDefault="002C604F">
      <w:pPr>
        <w:rPr>
          <w:b/>
          <w:sz w:val="44"/>
          <w:lang w:val="en-GB"/>
        </w:rPr>
      </w:pPr>
      <w:r w:rsidRPr="006D242C">
        <w:rPr>
          <w:b/>
          <w:noProof/>
          <w:sz w:val="44"/>
          <w:lang w:val="en-GB"/>
        </w:rPr>
        <w:drawing>
          <wp:inline distT="0" distB="0" distL="0" distR="0" wp14:anchorId="76348AA3" wp14:editId="58B77531">
            <wp:extent cx="5486400" cy="1457960"/>
            <wp:effectExtent l="19050" t="0" r="0" b="0"/>
            <wp:docPr id="1" name="Picture 1" descr="Company Logo.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mpany Logo.bmp"/>
                    <pic:cNvPicPr>
                      <a:picLocks noChangeAspect="1" noChangeArrowheads="1"/>
                    </pic:cNvPicPr>
                  </pic:nvPicPr>
                  <pic:blipFill>
                    <a:blip r:embed="rId7"/>
                    <a:srcRect/>
                    <a:stretch>
                      <a:fillRect/>
                    </a:stretch>
                  </pic:blipFill>
                  <pic:spPr bwMode="auto">
                    <a:xfrm>
                      <a:off x="0" y="0"/>
                      <a:ext cx="5486400" cy="1457960"/>
                    </a:xfrm>
                    <a:prstGeom prst="rect">
                      <a:avLst/>
                    </a:prstGeom>
                    <a:noFill/>
                    <a:ln w="9525">
                      <a:noFill/>
                      <a:miter lim="800000"/>
                      <a:headEnd/>
                      <a:tailEnd/>
                    </a:ln>
                  </pic:spPr>
                </pic:pic>
              </a:graphicData>
            </a:graphic>
          </wp:inline>
        </w:drawing>
      </w:r>
    </w:p>
    <w:p w14:paraId="57EA0D42" w14:textId="77777777" w:rsidR="008D609E" w:rsidRPr="006D242C" w:rsidRDefault="008D609E">
      <w:pPr>
        <w:rPr>
          <w:b/>
          <w:sz w:val="44"/>
          <w:lang w:val="en-GB"/>
        </w:rPr>
      </w:pPr>
    </w:p>
    <w:p w14:paraId="490B8C9F" w14:textId="77777777" w:rsidR="008D609E" w:rsidRPr="006D242C" w:rsidRDefault="008D609E">
      <w:pPr>
        <w:rPr>
          <w:b/>
          <w:sz w:val="44"/>
          <w:lang w:val="en-GB"/>
        </w:rPr>
      </w:pPr>
    </w:p>
    <w:p w14:paraId="5B1E7BF6" w14:textId="77777777" w:rsidR="008D609E" w:rsidRPr="006D242C" w:rsidRDefault="00FE7922">
      <w:pPr>
        <w:jc w:val="center"/>
        <w:rPr>
          <w:b/>
          <w:sz w:val="44"/>
          <w:lang w:val="en-GB"/>
        </w:rPr>
      </w:pPr>
      <w:r w:rsidRPr="006D242C">
        <w:rPr>
          <w:b/>
          <w:sz w:val="44"/>
          <w:lang w:val="en-GB"/>
        </w:rPr>
        <w:t>Design Document for:</w:t>
      </w:r>
    </w:p>
    <w:p w14:paraId="3B868228" w14:textId="77777777" w:rsidR="008D609E" w:rsidRPr="006D242C" w:rsidRDefault="008D609E">
      <w:pPr>
        <w:rPr>
          <w:lang w:val="en-GB"/>
        </w:rPr>
      </w:pPr>
    </w:p>
    <w:p w14:paraId="323C00B0" w14:textId="77777777" w:rsidR="008D609E" w:rsidRPr="006D242C" w:rsidRDefault="008D609E">
      <w:pPr>
        <w:rPr>
          <w:lang w:val="en-GB"/>
        </w:rPr>
      </w:pPr>
    </w:p>
    <w:p w14:paraId="42F336B4" w14:textId="5FF7F4EE" w:rsidR="008D609E" w:rsidRPr="006D242C" w:rsidRDefault="00CF0063">
      <w:pPr>
        <w:pStyle w:val="Heading1"/>
        <w:rPr>
          <w:lang w:val="en-GB"/>
        </w:rPr>
      </w:pPr>
      <w:bookmarkStart w:id="0" w:name="_Toc21691756"/>
      <w:r w:rsidRPr="006D242C">
        <w:rPr>
          <w:lang w:val="en-GB"/>
        </w:rPr>
        <w:t>Project Hephaestus</w:t>
      </w:r>
      <w:bookmarkEnd w:id="0"/>
    </w:p>
    <w:p w14:paraId="07867E45" w14:textId="77777777" w:rsidR="008D609E" w:rsidRPr="006D242C" w:rsidRDefault="008D609E">
      <w:pPr>
        <w:rPr>
          <w:lang w:val="en-GB"/>
        </w:rPr>
      </w:pPr>
    </w:p>
    <w:p w14:paraId="4DA6DF9A" w14:textId="2DFA7F10" w:rsidR="008D609E" w:rsidRPr="006D242C" w:rsidRDefault="00CF0063">
      <w:pPr>
        <w:jc w:val="center"/>
        <w:rPr>
          <w:b/>
          <w:u w:val="single"/>
          <w:lang w:val="en-GB"/>
        </w:rPr>
      </w:pPr>
      <w:r w:rsidRPr="006D242C">
        <w:rPr>
          <w:b/>
          <w:u w:val="single"/>
          <w:lang w:val="en-GB"/>
        </w:rPr>
        <w:t>Historical Blacksmith Simulator</w:t>
      </w:r>
    </w:p>
    <w:p w14:paraId="15DCFC2D" w14:textId="77777777" w:rsidR="008D609E" w:rsidRPr="006D242C" w:rsidRDefault="008D609E">
      <w:pPr>
        <w:rPr>
          <w:b/>
          <w:u w:val="single"/>
          <w:lang w:val="en-GB"/>
        </w:rPr>
      </w:pPr>
    </w:p>
    <w:p w14:paraId="59C30D08" w14:textId="77777777" w:rsidR="008D609E" w:rsidRPr="006D242C" w:rsidRDefault="008D609E">
      <w:pPr>
        <w:rPr>
          <w:b/>
          <w:u w:val="single"/>
          <w:lang w:val="en-GB"/>
        </w:rPr>
      </w:pPr>
    </w:p>
    <w:p w14:paraId="2AD7DF13" w14:textId="77777777" w:rsidR="008D609E" w:rsidRPr="006D242C" w:rsidRDefault="00FE7922">
      <w:pPr>
        <w:jc w:val="center"/>
        <w:rPr>
          <w:lang w:val="en-GB"/>
        </w:rPr>
      </w:pPr>
      <w:r w:rsidRPr="006D242C">
        <w:rPr>
          <w:lang w:val="en-GB"/>
        </w:rPr>
        <w:t>“Something funny here</w:t>
      </w:r>
      <w:proofErr w:type="gramStart"/>
      <w:r w:rsidRPr="006D242C">
        <w:rPr>
          <w:lang w:val="en-GB"/>
        </w:rPr>
        <w:t>!”™</w:t>
      </w:r>
      <w:proofErr w:type="gramEnd"/>
    </w:p>
    <w:p w14:paraId="36959659" w14:textId="77777777" w:rsidR="008D609E" w:rsidRPr="006D242C" w:rsidRDefault="008D609E">
      <w:pPr>
        <w:rPr>
          <w:lang w:val="en-GB"/>
        </w:rPr>
      </w:pPr>
    </w:p>
    <w:p w14:paraId="23B5A1E3" w14:textId="77777777" w:rsidR="008D609E" w:rsidRPr="006D242C" w:rsidRDefault="008D609E">
      <w:pPr>
        <w:rPr>
          <w:u w:val="single"/>
          <w:lang w:val="en-GB"/>
        </w:rPr>
      </w:pPr>
    </w:p>
    <w:p w14:paraId="0A1034DF" w14:textId="77777777" w:rsidR="008D609E" w:rsidRPr="006D242C" w:rsidRDefault="008D609E">
      <w:pPr>
        <w:rPr>
          <w:lang w:val="en-GB"/>
        </w:rPr>
      </w:pPr>
    </w:p>
    <w:p w14:paraId="2AC8F35B" w14:textId="77777777" w:rsidR="008D609E" w:rsidRPr="006D242C" w:rsidRDefault="008D609E">
      <w:pPr>
        <w:rPr>
          <w:lang w:val="en-GB"/>
        </w:rPr>
      </w:pPr>
    </w:p>
    <w:p w14:paraId="7A2CA134" w14:textId="77777777" w:rsidR="008D609E" w:rsidRPr="006D242C" w:rsidRDefault="008D609E">
      <w:pPr>
        <w:rPr>
          <w:lang w:val="en-GB"/>
        </w:rPr>
      </w:pPr>
    </w:p>
    <w:p w14:paraId="1D313C1B" w14:textId="77777777" w:rsidR="008D609E" w:rsidRPr="006D242C" w:rsidRDefault="008D609E">
      <w:pPr>
        <w:rPr>
          <w:lang w:val="en-GB"/>
        </w:rPr>
      </w:pPr>
    </w:p>
    <w:p w14:paraId="04DBA729" w14:textId="77777777" w:rsidR="008D609E" w:rsidRPr="006D242C" w:rsidRDefault="008D609E">
      <w:pPr>
        <w:rPr>
          <w:lang w:val="en-GB"/>
        </w:rPr>
      </w:pPr>
    </w:p>
    <w:p w14:paraId="79A89114" w14:textId="77777777" w:rsidR="008D609E" w:rsidRPr="006D242C" w:rsidRDefault="008D609E">
      <w:pPr>
        <w:rPr>
          <w:lang w:val="en-GB"/>
        </w:rPr>
      </w:pPr>
    </w:p>
    <w:p w14:paraId="52D2AD84" w14:textId="77777777" w:rsidR="008D609E" w:rsidRPr="006D242C" w:rsidRDefault="00FE7922">
      <w:pPr>
        <w:jc w:val="center"/>
        <w:rPr>
          <w:lang w:val="en-GB"/>
        </w:rPr>
      </w:pPr>
      <w:bookmarkStart w:id="1" w:name="_Toc426902188"/>
      <w:r w:rsidRPr="006D242C">
        <w:rPr>
          <w:lang w:val="en-GB"/>
        </w:rPr>
        <w:t xml:space="preserve">All work Copyright ©1999 by </w:t>
      </w:r>
      <w:bookmarkEnd w:id="1"/>
      <w:r w:rsidRPr="006D242C">
        <w:rPr>
          <w:lang w:val="en-GB"/>
        </w:rPr>
        <w:t>Your Company Name</w:t>
      </w:r>
    </w:p>
    <w:p w14:paraId="77578787" w14:textId="77777777" w:rsidR="008D609E" w:rsidRPr="006D242C" w:rsidRDefault="008D609E">
      <w:pPr>
        <w:rPr>
          <w:lang w:val="en-GB"/>
        </w:rPr>
      </w:pPr>
    </w:p>
    <w:p w14:paraId="73F7396E" w14:textId="284B0D5C" w:rsidR="008D609E" w:rsidRPr="006D242C" w:rsidRDefault="00FE7922">
      <w:pPr>
        <w:jc w:val="center"/>
        <w:rPr>
          <w:lang w:val="en-GB"/>
        </w:rPr>
      </w:pPr>
      <w:bookmarkStart w:id="2" w:name="_Toc425778997"/>
      <w:bookmarkStart w:id="3" w:name="_Toc426902189"/>
      <w:r w:rsidRPr="006D242C">
        <w:rPr>
          <w:lang w:val="en-GB"/>
        </w:rPr>
        <w:t xml:space="preserve">Written by </w:t>
      </w:r>
      <w:bookmarkEnd w:id="2"/>
      <w:bookmarkEnd w:id="3"/>
      <w:r w:rsidR="00CF0063" w:rsidRPr="006D242C">
        <w:rPr>
          <w:lang w:val="en-GB"/>
        </w:rPr>
        <w:t>Ian Barrow, Lizzie Briggs, Clement Smith, Alexander South, Jack Denne</w:t>
      </w:r>
    </w:p>
    <w:p w14:paraId="6E6326AC" w14:textId="77777777" w:rsidR="008D609E" w:rsidRPr="006D242C" w:rsidRDefault="008D609E">
      <w:pPr>
        <w:rPr>
          <w:lang w:val="en-GB"/>
        </w:rPr>
      </w:pPr>
    </w:p>
    <w:p w14:paraId="6CCF7C1C" w14:textId="77777777" w:rsidR="008D609E" w:rsidRPr="006D242C" w:rsidRDefault="00FE7922">
      <w:pPr>
        <w:jc w:val="center"/>
        <w:rPr>
          <w:lang w:val="en-GB"/>
        </w:rPr>
      </w:pPr>
      <w:r w:rsidRPr="006D242C">
        <w:rPr>
          <w:lang w:val="en-GB"/>
        </w:rPr>
        <w:t>Version # 1.00</w:t>
      </w:r>
    </w:p>
    <w:p w14:paraId="6ED9201A" w14:textId="77777777" w:rsidR="008D609E" w:rsidRPr="006D242C" w:rsidRDefault="008D609E">
      <w:pPr>
        <w:rPr>
          <w:lang w:val="en-GB"/>
        </w:rPr>
      </w:pPr>
    </w:p>
    <w:p w14:paraId="1AB16EDF" w14:textId="2C6E0420" w:rsidR="008D609E" w:rsidRPr="006D242C" w:rsidRDefault="00FE7922">
      <w:pPr>
        <w:jc w:val="center"/>
        <w:rPr>
          <w:sz w:val="40"/>
          <w:lang w:val="en-GB"/>
        </w:rPr>
      </w:pPr>
      <w:r w:rsidRPr="006D242C">
        <w:rPr>
          <w:lang w:val="en-GB"/>
        </w:rPr>
        <w:fldChar w:fldCharType="begin"/>
      </w:r>
      <w:r w:rsidRPr="006D242C">
        <w:rPr>
          <w:lang w:val="en-GB"/>
        </w:rPr>
        <w:instrText xml:space="preserve"> TIME \@ "dddd, MMMM dd, yyyy" </w:instrText>
      </w:r>
      <w:r w:rsidRPr="006D242C">
        <w:rPr>
          <w:lang w:val="en-GB"/>
        </w:rPr>
        <w:fldChar w:fldCharType="separate"/>
      </w:r>
      <w:r w:rsidR="00380777">
        <w:rPr>
          <w:noProof/>
          <w:lang w:val="en-GB"/>
        </w:rPr>
        <w:t>Thursday, November 07, 2019</w:t>
      </w:r>
      <w:r w:rsidRPr="006D242C">
        <w:rPr>
          <w:lang w:val="en-GB"/>
        </w:rPr>
        <w:fldChar w:fldCharType="end"/>
      </w:r>
      <w:r w:rsidRPr="006D242C">
        <w:rPr>
          <w:lang w:val="en-GB"/>
        </w:rPr>
        <w:br w:type="page"/>
      </w:r>
      <w:r w:rsidRPr="006D242C">
        <w:rPr>
          <w:sz w:val="40"/>
          <w:lang w:val="en-GB"/>
        </w:rPr>
        <w:lastRenderedPageBreak/>
        <w:t>Table of Contents</w:t>
      </w:r>
    </w:p>
    <w:p w14:paraId="23F72A5E" w14:textId="77777777" w:rsidR="008D609E" w:rsidRPr="006D242C" w:rsidRDefault="008D609E">
      <w:pPr>
        <w:rPr>
          <w:b/>
          <w:sz w:val="40"/>
          <w:lang w:val="en-GB"/>
        </w:rPr>
      </w:pPr>
    </w:p>
    <w:p w14:paraId="70FC6973" w14:textId="25331C81" w:rsidR="00840D45" w:rsidRPr="006D242C" w:rsidRDefault="00FE7922">
      <w:pPr>
        <w:pStyle w:val="TOC1"/>
        <w:rPr>
          <w:rFonts w:asciiTheme="minorHAnsi" w:eastAsiaTheme="minorEastAsia" w:hAnsiTheme="minorHAnsi" w:cstheme="minorBidi"/>
          <w:b w:val="0"/>
          <w:caps w:val="0"/>
          <w:noProof/>
          <w:sz w:val="22"/>
          <w:szCs w:val="22"/>
          <w:lang w:val="en-GB" w:eastAsia="en-GB"/>
        </w:rPr>
      </w:pPr>
      <w:r w:rsidRPr="006D242C">
        <w:rPr>
          <w:lang w:val="en-GB"/>
        </w:rPr>
        <w:fldChar w:fldCharType="begin"/>
      </w:r>
      <w:r w:rsidRPr="006D242C">
        <w:rPr>
          <w:lang w:val="en-GB"/>
        </w:rPr>
        <w:instrText xml:space="preserve"> TOC \o "1-7" </w:instrText>
      </w:r>
      <w:r w:rsidRPr="006D242C">
        <w:rPr>
          <w:lang w:val="en-GB"/>
        </w:rPr>
        <w:fldChar w:fldCharType="separate"/>
      </w:r>
      <w:r w:rsidR="00840D45" w:rsidRPr="006D242C">
        <w:rPr>
          <w:noProof/>
          <w:lang w:val="en-GB"/>
        </w:rPr>
        <w:t>Project Hephaestus</w:t>
      </w:r>
      <w:r w:rsidR="00840D45" w:rsidRPr="006D242C">
        <w:rPr>
          <w:noProof/>
          <w:lang w:val="en-GB"/>
        </w:rPr>
        <w:tab/>
      </w:r>
      <w:r w:rsidR="00840D45" w:rsidRPr="006D242C">
        <w:rPr>
          <w:noProof/>
          <w:lang w:val="en-GB"/>
        </w:rPr>
        <w:fldChar w:fldCharType="begin"/>
      </w:r>
      <w:r w:rsidR="00840D45" w:rsidRPr="006D242C">
        <w:rPr>
          <w:noProof/>
          <w:lang w:val="en-GB"/>
        </w:rPr>
        <w:instrText xml:space="preserve"> PAGEREF _Toc21691756 \h </w:instrText>
      </w:r>
      <w:r w:rsidR="00840D45" w:rsidRPr="006D242C">
        <w:rPr>
          <w:noProof/>
          <w:lang w:val="en-GB"/>
        </w:rPr>
      </w:r>
      <w:r w:rsidR="00840D45" w:rsidRPr="006D242C">
        <w:rPr>
          <w:noProof/>
          <w:lang w:val="en-GB"/>
        </w:rPr>
        <w:fldChar w:fldCharType="separate"/>
      </w:r>
      <w:r w:rsidR="00840D45" w:rsidRPr="006D242C">
        <w:rPr>
          <w:noProof/>
          <w:lang w:val="en-GB"/>
        </w:rPr>
        <w:t>1</w:t>
      </w:r>
      <w:r w:rsidR="00840D45" w:rsidRPr="006D242C">
        <w:rPr>
          <w:noProof/>
          <w:lang w:val="en-GB"/>
        </w:rPr>
        <w:fldChar w:fldCharType="end"/>
      </w:r>
    </w:p>
    <w:p w14:paraId="1E665B83" w14:textId="4F4F9ABA"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Design History</w:t>
      </w:r>
      <w:r w:rsidRPr="006D242C">
        <w:rPr>
          <w:noProof/>
          <w:lang w:val="en-GB"/>
        </w:rPr>
        <w:tab/>
      </w:r>
      <w:r w:rsidRPr="006D242C">
        <w:rPr>
          <w:noProof/>
          <w:lang w:val="en-GB"/>
        </w:rPr>
        <w:fldChar w:fldCharType="begin"/>
      </w:r>
      <w:r w:rsidRPr="006D242C">
        <w:rPr>
          <w:noProof/>
          <w:lang w:val="en-GB"/>
        </w:rPr>
        <w:instrText xml:space="preserve"> PAGEREF _Toc21691757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57D17872" w14:textId="64850A3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ersion 1.10</w:t>
      </w:r>
      <w:r w:rsidRPr="006D242C">
        <w:rPr>
          <w:noProof/>
          <w:lang w:val="en-GB"/>
        </w:rPr>
        <w:tab/>
      </w:r>
      <w:r w:rsidRPr="006D242C">
        <w:rPr>
          <w:noProof/>
          <w:lang w:val="en-GB"/>
        </w:rPr>
        <w:fldChar w:fldCharType="begin"/>
      </w:r>
      <w:r w:rsidRPr="006D242C">
        <w:rPr>
          <w:noProof/>
          <w:lang w:val="en-GB"/>
        </w:rPr>
        <w:instrText xml:space="preserve"> PAGEREF _Toc21691758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1A068EAC" w14:textId="4C82FE6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ersion 2.00</w:t>
      </w:r>
      <w:r w:rsidRPr="006D242C">
        <w:rPr>
          <w:noProof/>
          <w:lang w:val="en-GB"/>
        </w:rPr>
        <w:tab/>
      </w:r>
      <w:r w:rsidRPr="006D242C">
        <w:rPr>
          <w:noProof/>
          <w:lang w:val="en-GB"/>
        </w:rPr>
        <w:fldChar w:fldCharType="begin"/>
      </w:r>
      <w:r w:rsidRPr="006D242C">
        <w:rPr>
          <w:noProof/>
          <w:lang w:val="en-GB"/>
        </w:rPr>
        <w:instrText xml:space="preserve"> PAGEREF _Toc21691759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089C2D7C" w14:textId="5E92C48E"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ersion 2.10</w:t>
      </w:r>
      <w:r w:rsidRPr="006D242C">
        <w:rPr>
          <w:noProof/>
          <w:lang w:val="en-GB"/>
        </w:rPr>
        <w:tab/>
      </w:r>
      <w:r w:rsidRPr="006D242C">
        <w:rPr>
          <w:noProof/>
          <w:lang w:val="en-GB"/>
        </w:rPr>
        <w:fldChar w:fldCharType="begin"/>
      </w:r>
      <w:r w:rsidRPr="006D242C">
        <w:rPr>
          <w:noProof/>
          <w:lang w:val="en-GB"/>
        </w:rPr>
        <w:instrText xml:space="preserve"> PAGEREF _Toc21691760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6A89AF15" w14:textId="2A304940"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Game Overview</w:t>
      </w:r>
      <w:r w:rsidRPr="006D242C">
        <w:rPr>
          <w:noProof/>
          <w:lang w:val="en-GB"/>
        </w:rPr>
        <w:tab/>
      </w:r>
      <w:r w:rsidRPr="006D242C">
        <w:rPr>
          <w:noProof/>
          <w:lang w:val="en-GB"/>
        </w:rPr>
        <w:fldChar w:fldCharType="begin"/>
      </w:r>
      <w:r w:rsidRPr="006D242C">
        <w:rPr>
          <w:noProof/>
          <w:lang w:val="en-GB"/>
        </w:rPr>
        <w:instrText xml:space="preserve"> PAGEREF _Toc21691761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3F0EABF2" w14:textId="51CC3ECA"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Philosophy</w:t>
      </w:r>
      <w:r w:rsidRPr="006D242C">
        <w:rPr>
          <w:noProof/>
          <w:lang w:val="en-GB"/>
        </w:rPr>
        <w:tab/>
      </w:r>
      <w:r w:rsidRPr="006D242C">
        <w:rPr>
          <w:noProof/>
          <w:lang w:val="en-GB"/>
        </w:rPr>
        <w:fldChar w:fldCharType="begin"/>
      </w:r>
      <w:r w:rsidRPr="006D242C">
        <w:rPr>
          <w:noProof/>
          <w:lang w:val="en-GB"/>
        </w:rPr>
        <w:instrText xml:space="preserve"> PAGEREF _Toc21691762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30E72B4C" w14:textId="02EFF92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Philosophical point #1</w:t>
      </w:r>
      <w:r w:rsidRPr="006D242C">
        <w:rPr>
          <w:noProof/>
          <w:lang w:val="en-GB"/>
        </w:rPr>
        <w:tab/>
      </w:r>
      <w:r w:rsidRPr="006D242C">
        <w:rPr>
          <w:noProof/>
          <w:lang w:val="en-GB"/>
        </w:rPr>
        <w:fldChar w:fldCharType="begin"/>
      </w:r>
      <w:r w:rsidRPr="006D242C">
        <w:rPr>
          <w:noProof/>
          <w:lang w:val="en-GB"/>
        </w:rPr>
        <w:instrText xml:space="preserve"> PAGEREF _Toc21691763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2F74C7EB" w14:textId="65FB988C"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Philosophical point #2</w:t>
      </w:r>
      <w:r w:rsidRPr="006D242C">
        <w:rPr>
          <w:noProof/>
          <w:lang w:val="en-GB"/>
        </w:rPr>
        <w:tab/>
      </w:r>
      <w:r w:rsidRPr="006D242C">
        <w:rPr>
          <w:noProof/>
          <w:lang w:val="en-GB"/>
        </w:rPr>
        <w:fldChar w:fldCharType="begin"/>
      </w:r>
      <w:r w:rsidRPr="006D242C">
        <w:rPr>
          <w:noProof/>
          <w:lang w:val="en-GB"/>
        </w:rPr>
        <w:instrText xml:space="preserve"> PAGEREF _Toc21691764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2E265CE3" w14:textId="6EC23C9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Philosophical point #3</w:t>
      </w:r>
      <w:r w:rsidRPr="006D242C">
        <w:rPr>
          <w:noProof/>
          <w:lang w:val="en-GB"/>
        </w:rPr>
        <w:tab/>
      </w:r>
      <w:r w:rsidRPr="006D242C">
        <w:rPr>
          <w:noProof/>
          <w:lang w:val="en-GB"/>
        </w:rPr>
        <w:fldChar w:fldCharType="begin"/>
      </w:r>
      <w:r w:rsidRPr="006D242C">
        <w:rPr>
          <w:noProof/>
          <w:lang w:val="en-GB"/>
        </w:rPr>
        <w:instrText xml:space="preserve"> PAGEREF _Toc21691765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10C63421" w14:textId="09195482"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ommon Questions</w:t>
      </w:r>
      <w:r w:rsidRPr="006D242C">
        <w:rPr>
          <w:noProof/>
          <w:lang w:val="en-GB"/>
        </w:rPr>
        <w:tab/>
      </w:r>
      <w:r w:rsidRPr="006D242C">
        <w:rPr>
          <w:noProof/>
          <w:lang w:val="en-GB"/>
        </w:rPr>
        <w:fldChar w:fldCharType="begin"/>
      </w:r>
      <w:r w:rsidRPr="006D242C">
        <w:rPr>
          <w:noProof/>
          <w:lang w:val="en-GB"/>
        </w:rPr>
        <w:instrText xml:space="preserve"> PAGEREF _Toc21691766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1ECA8A4A" w14:textId="0928C71F"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 is the game?</w:t>
      </w:r>
      <w:r w:rsidRPr="006D242C">
        <w:rPr>
          <w:noProof/>
          <w:lang w:val="en-GB"/>
        </w:rPr>
        <w:tab/>
      </w:r>
      <w:r w:rsidRPr="006D242C">
        <w:rPr>
          <w:noProof/>
          <w:lang w:val="en-GB"/>
        </w:rPr>
        <w:fldChar w:fldCharType="begin"/>
      </w:r>
      <w:r w:rsidRPr="006D242C">
        <w:rPr>
          <w:noProof/>
          <w:lang w:val="en-GB"/>
        </w:rPr>
        <w:instrText xml:space="preserve"> PAGEREF _Toc21691767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5B280A7A" w14:textId="64C61AD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y create this game?</w:t>
      </w:r>
      <w:r w:rsidRPr="006D242C">
        <w:rPr>
          <w:noProof/>
          <w:lang w:val="en-GB"/>
        </w:rPr>
        <w:tab/>
      </w:r>
      <w:r w:rsidRPr="006D242C">
        <w:rPr>
          <w:noProof/>
          <w:lang w:val="en-GB"/>
        </w:rPr>
        <w:fldChar w:fldCharType="begin"/>
      </w:r>
      <w:r w:rsidRPr="006D242C">
        <w:rPr>
          <w:noProof/>
          <w:lang w:val="en-GB"/>
        </w:rPr>
        <w:instrText xml:space="preserve"> PAGEREF _Toc21691768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2A26E31B" w14:textId="18551E0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ere does the game take place?</w:t>
      </w:r>
      <w:r w:rsidRPr="006D242C">
        <w:rPr>
          <w:noProof/>
          <w:lang w:val="en-GB"/>
        </w:rPr>
        <w:tab/>
      </w:r>
      <w:r w:rsidRPr="006D242C">
        <w:rPr>
          <w:noProof/>
          <w:lang w:val="en-GB"/>
        </w:rPr>
        <w:fldChar w:fldCharType="begin"/>
      </w:r>
      <w:r w:rsidRPr="006D242C">
        <w:rPr>
          <w:noProof/>
          <w:lang w:val="en-GB"/>
        </w:rPr>
        <w:instrText xml:space="preserve"> PAGEREF _Toc21691769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30E35528" w14:textId="297981EA"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 do I control?</w:t>
      </w:r>
      <w:r w:rsidRPr="006D242C">
        <w:rPr>
          <w:noProof/>
          <w:lang w:val="en-GB"/>
        </w:rPr>
        <w:tab/>
      </w:r>
      <w:r w:rsidRPr="006D242C">
        <w:rPr>
          <w:noProof/>
          <w:lang w:val="en-GB"/>
        </w:rPr>
        <w:fldChar w:fldCharType="begin"/>
      </w:r>
      <w:r w:rsidRPr="006D242C">
        <w:rPr>
          <w:noProof/>
          <w:lang w:val="en-GB"/>
        </w:rPr>
        <w:instrText xml:space="preserve"> PAGEREF _Toc21691770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1C46AAE9" w14:textId="3E31A1F1"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How many characters do I control?</w:t>
      </w:r>
      <w:r w:rsidRPr="006D242C">
        <w:rPr>
          <w:noProof/>
          <w:lang w:val="en-GB"/>
        </w:rPr>
        <w:tab/>
      </w:r>
      <w:r w:rsidRPr="006D242C">
        <w:rPr>
          <w:noProof/>
          <w:lang w:val="en-GB"/>
        </w:rPr>
        <w:fldChar w:fldCharType="begin"/>
      </w:r>
      <w:r w:rsidRPr="006D242C">
        <w:rPr>
          <w:noProof/>
          <w:lang w:val="en-GB"/>
        </w:rPr>
        <w:instrText xml:space="preserve"> PAGEREF _Toc21691771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5E177C24" w14:textId="212677C7"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 is the main focus?</w:t>
      </w:r>
      <w:r w:rsidRPr="006D242C">
        <w:rPr>
          <w:noProof/>
          <w:lang w:val="en-GB"/>
        </w:rPr>
        <w:tab/>
      </w:r>
      <w:r w:rsidRPr="006D242C">
        <w:rPr>
          <w:noProof/>
          <w:lang w:val="en-GB"/>
        </w:rPr>
        <w:fldChar w:fldCharType="begin"/>
      </w:r>
      <w:r w:rsidRPr="006D242C">
        <w:rPr>
          <w:noProof/>
          <w:lang w:val="en-GB"/>
        </w:rPr>
        <w:instrText xml:space="preserve"> PAGEREF _Toc21691772 \h </w:instrText>
      </w:r>
      <w:r w:rsidRPr="006D242C">
        <w:rPr>
          <w:noProof/>
          <w:lang w:val="en-GB"/>
        </w:rPr>
      </w:r>
      <w:r w:rsidRPr="006D242C">
        <w:rPr>
          <w:noProof/>
          <w:lang w:val="en-GB"/>
        </w:rPr>
        <w:fldChar w:fldCharType="separate"/>
      </w:r>
      <w:r w:rsidRPr="006D242C">
        <w:rPr>
          <w:noProof/>
          <w:lang w:val="en-GB"/>
        </w:rPr>
        <w:t>7</w:t>
      </w:r>
      <w:r w:rsidRPr="006D242C">
        <w:rPr>
          <w:noProof/>
          <w:lang w:val="en-GB"/>
        </w:rPr>
        <w:fldChar w:fldCharType="end"/>
      </w:r>
    </w:p>
    <w:p w14:paraId="46026691" w14:textId="360C5179"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s different?</w:t>
      </w:r>
      <w:r w:rsidRPr="006D242C">
        <w:rPr>
          <w:noProof/>
          <w:lang w:val="en-GB"/>
        </w:rPr>
        <w:tab/>
      </w:r>
      <w:r w:rsidRPr="006D242C">
        <w:rPr>
          <w:noProof/>
          <w:lang w:val="en-GB"/>
        </w:rPr>
        <w:fldChar w:fldCharType="begin"/>
      </w:r>
      <w:r w:rsidRPr="006D242C">
        <w:rPr>
          <w:noProof/>
          <w:lang w:val="en-GB"/>
        </w:rPr>
        <w:instrText xml:space="preserve"> PAGEREF _Toc21691773 \h </w:instrText>
      </w:r>
      <w:r w:rsidRPr="006D242C">
        <w:rPr>
          <w:noProof/>
          <w:lang w:val="en-GB"/>
        </w:rPr>
      </w:r>
      <w:r w:rsidRPr="006D242C">
        <w:rPr>
          <w:noProof/>
          <w:lang w:val="en-GB"/>
        </w:rPr>
        <w:fldChar w:fldCharType="separate"/>
      </w:r>
      <w:r w:rsidRPr="006D242C">
        <w:rPr>
          <w:noProof/>
          <w:lang w:val="en-GB"/>
        </w:rPr>
        <w:t>7</w:t>
      </w:r>
      <w:r w:rsidRPr="006D242C">
        <w:rPr>
          <w:noProof/>
          <w:lang w:val="en-GB"/>
        </w:rPr>
        <w:fldChar w:fldCharType="end"/>
      </w:r>
    </w:p>
    <w:p w14:paraId="65259B52" w14:textId="6CB11085"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Feature Set</w:t>
      </w:r>
      <w:r w:rsidRPr="006D242C">
        <w:rPr>
          <w:noProof/>
          <w:lang w:val="en-GB"/>
        </w:rPr>
        <w:tab/>
      </w:r>
      <w:r w:rsidRPr="006D242C">
        <w:rPr>
          <w:noProof/>
          <w:lang w:val="en-GB"/>
        </w:rPr>
        <w:fldChar w:fldCharType="begin"/>
      </w:r>
      <w:r w:rsidRPr="006D242C">
        <w:rPr>
          <w:noProof/>
          <w:lang w:val="en-GB"/>
        </w:rPr>
        <w:instrText xml:space="preserve"> PAGEREF _Toc21691774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6EC4800A" w14:textId="27005CF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General Features</w:t>
      </w:r>
      <w:r w:rsidRPr="006D242C">
        <w:rPr>
          <w:noProof/>
          <w:lang w:val="en-GB"/>
        </w:rPr>
        <w:tab/>
      </w:r>
      <w:r w:rsidRPr="006D242C">
        <w:rPr>
          <w:noProof/>
          <w:lang w:val="en-GB"/>
        </w:rPr>
        <w:fldChar w:fldCharType="begin"/>
      </w:r>
      <w:r w:rsidRPr="006D242C">
        <w:rPr>
          <w:noProof/>
          <w:lang w:val="en-GB"/>
        </w:rPr>
        <w:instrText xml:space="preserve"> PAGEREF _Toc21691775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0370E504" w14:textId="1457EC1D"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Multiplayer Features</w:t>
      </w:r>
      <w:r w:rsidRPr="006D242C">
        <w:rPr>
          <w:noProof/>
          <w:lang w:val="en-GB"/>
        </w:rPr>
        <w:tab/>
      </w:r>
      <w:r w:rsidRPr="006D242C">
        <w:rPr>
          <w:noProof/>
          <w:lang w:val="en-GB"/>
        </w:rPr>
        <w:fldChar w:fldCharType="begin"/>
      </w:r>
      <w:r w:rsidRPr="006D242C">
        <w:rPr>
          <w:noProof/>
          <w:lang w:val="en-GB"/>
        </w:rPr>
        <w:instrText xml:space="preserve"> PAGEREF _Toc21691776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1D0E74CA" w14:textId="0A95794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Editor</w:t>
      </w:r>
      <w:r w:rsidRPr="006D242C">
        <w:rPr>
          <w:noProof/>
          <w:lang w:val="en-GB"/>
        </w:rPr>
        <w:tab/>
      </w:r>
      <w:r w:rsidRPr="006D242C">
        <w:rPr>
          <w:noProof/>
          <w:lang w:val="en-GB"/>
        </w:rPr>
        <w:fldChar w:fldCharType="begin"/>
      </w:r>
      <w:r w:rsidRPr="006D242C">
        <w:rPr>
          <w:noProof/>
          <w:lang w:val="en-GB"/>
        </w:rPr>
        <w:instrText xml:space="preserve"> PAGEREF _Toc21691777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4EA334E9" w14:textId="49BB765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Gameplay</w:t>
      </w:r>
      <w:r w:rsidRPr="006D242C">
        <w:rPr>
          <w:noProof/>
          <w:lang w:val="en-GB"/>
        </w:rPr>
        <w:tab/>
      </w:r>
      <w:r w:rsidRPr="006D242C">
        <w:rPr>
          <w:noProof/>
          <w:lang w:val="en-GB"/>
        </w:rPr>
        <w:fldChar w:fldCharType="begin"/>
      </w:r>
      <w:r w:rsidRPr="006D242C">
        <w:rPr>
          <w:noProof/>
          <w:lang w:val="en-GB"/>
        </w:rPr>
        <w:instrText xml:space="preserve"> PAGEREF _Toc21691778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6631AC14" w14:textId="51AD1AE7"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The Game World</w:t>
      </w:r>
      <w:r w:rsidRPr="006D242C">
        <w:rPr>
          <w:noProof/>
          <w:lang w:val="en-GB"/>
        </w:rPr>
        <w:tab/>
      </w:r>
      <w:r w:rsidRPr="006D242C">
        <w:rPr>
          <w:noProof/>
          <w:lang w:val="en-GB"/>
        </w:rPr>
        <w:fldChar w:fldCharType="begin"/>
      </w:r>
      <w:r w:rsidRPr="006D242C">
        <w:rPr>
          <w:noProof/>
          <w:lang w:val="en-GB"/>
        </w:rPr>
        <w:instrText xml:space="preserve"> PAGEREF _Toc21691779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1AA36884" w14:textId="3336730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80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09ED3CFD" w14:textId="3903F217"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Feature #1</w:t>
      </w:r>
      <w:r w:rsidRPr="006D242C">
        <w:rPr>
          <w:noProof/>
          <w:lang w:val="en-GB"/>
        </w:rPr>
        <w:tab/>
      </w:r>
      <w:r w:rsidRPr="006D242C">
        <w:rPr>
          <w:noProof/>
          <w:lang w:val="en-GB"/>
        </w:rPr>
        <w:fldChar w:fldCharType="begin"/>
      </w:r>
      <w:r w:rsidRPr="006D242C">
        <w:rPr>
          <w:noProof/>
          <w:lang w:val="en-GB"/>
        </w:rPr>
        <w:instrText xml:space="preserve"> PAGEREF _Toc21691781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6D496FC1" w14:textId="5ECEECEE"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Feature #2</w:t>
      </w:r>
      <w:r w:rsidRPr="006D242C">
        <w:rPr>
          <w:noProof/>
          <w:lang w:val="en-GB"/>
        </w:rPr>
        <w:tab/>
      </w:r>
      <w:r w:rsidRPr="006D242C">
        <w:rPr>
          <w:noProof/>
          <w:lang w:val="en-GB"/>
        </w:rPr>
        <w:fldChar w:fldCharType="begin"/>
      </w:r>
      <w:r w:rsidRPr="006D242C">
        <w:rPr>
          <w:noProof/>
          <w:lang w:val="en-GB"/>
        </w:rPr>
        <w:instrText xml:space="preserve"> PAGEREF _Toc21691782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355121A5" w14:textId="078F715E"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The Physical World</w:t>
      </w:r>
      <w:r w:rsidRPr="006D242C">
        <w:rPr>
          <w:noProof/>
          <w:lang w:val="en-GB"/>
        </w:rPr>
        <w:tab/>
      </w:r>
      <w:r w:rsidRPr="006D242C">
        <w:rPr>
          <w:noProof/>
          <w:lang w:val="en-GB"/>
        </w:rPr>
        <w:fldChar w:fldCharType="begin"/>
      </w:r>
      <w:r w:rsidRPr="006D242C">
        <w:rPr>
          <w:noProof/>
          <w:lang w:val="en-GB"/>
        </w:rPr>
        <w:instrText xml:space="preserve"> PAGEREF _Toc21691783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04848B64" w14:textId="2343924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84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6BE423A3" w14:textId="0B86794A"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Key Locations</w:t>
      </w:r>
      <w:r w:rsidRPr="006D242C">
        <w:rPr>
          <w:noProof/>
          <w:lang w:val="en-GB"/>
        </w:rPr>
        <w:tab/>
      </w:r>
      <w:r w:rsidRPr="006D242C">
        <w:rPr>
          <w:noProof/>
          <w:lang w:val="en-GB"/>
        </w:rPr>
        <w:fldChar w:fldCharType="begin"/>
      </w:r>
      <w:r w:rsidRPr="006D242C">
        <w:rPr>
          <w:noProof/>
          <w:lang w:val="en-GB"/>
        </w:rPr>
        <w:instrText xml:space="preserve"> PAGEREF _Toc21691785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2A3819C7" w14:textId="116D36F8"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Travel</w:t>
      </w:r>
      <w:r w:rsidRPr="006D242C">
        <w:rPr>
          <w:noProof/>
          <w:lang w:val="en-GB"/>
        </w:rPr>
        <w:tab/>
      </w:r>
      <w:r w:rsidRPr="006D242C">
        <w:rPr>
          <w:noProof/>
          <w:lang w:val="en-GB"/>
        </w:rPr>
        <w:fldChar w:fldCharType="begin"/>
      </w:r>
      <w:r w:rsidRPr="006D242C">
        <w:rPr>
          <w:noProof/>
          <w:lang w:val="en-GB"/>
        </w:rPr>
        <w:instrText xml:space="preserve"> PAGEREF _Toc21691786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4541C0FB" w14:textId="289C81C2"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Scale</w:t>
      </w:r>
      <w:r w:rsidRPr="006D242C">
        <w:rPr>
          <w:noProof/>
          <w:lang w:val="en-GB"/>
        </w:rPr>
        <w:tab/>
      </w:r>
      <w:r w:rsidRPr="006D242C">
        <w:rPr>
          <w:noProof/>
          <w:lang w:val="en-GB"/>
        </w:rPr>
        <w:fldChar w:fldCharType="begin"/>
      </w:r>
      <w:r w:rsidRPr="006D242C">
        <w:rPr>
          <w:noProof/>
          <w:lang w:val="en-GB"/>
        </w:rPr>
        <w:instrText xml:space="preserve"> PAGEREF _Toc21691787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06954749" w14:textId="2D1D718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bjects</w:t>
      </w:r>
      <w:r w:rsidRPr="006D242C">
        <w:rPr>
          <w:noProof/>
          <w:lang w:val="en-GB"/>
        </w:rPr>
        <w:tab/>
      </w:r>
      <w:r w:rsidRPr="006D242C">
        <w:rPr>
          <w:noProof/>
          <w:lang w:val="en-GB"/>
        </w:rPr>
        <w:fldChar w:fldCharType="begin"/>
      </w:r>
      <w:r w:rsidRPr="006D242C">
        <w:rPr>
          <w:noProof/>
          <w:lang w:val="en-GB"/>
        </w:rPr>
        <w:instrText xml:space="preserve"> PAGEREF _Toc21691788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27DC76CA" w14:textId="347AD7DB"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eather</w:t>
      </w:r>
      <w:r w:rsidRPr="006D242C">
        <w:rPr>
          <w:noProof/>
          <w:lang w:val="en-GB"/>
        </w:rPr>
        <w:tab/>
      </w:r>
      <w:r w:rsidRPr="006D242C">
        <w:rPr>
          <w:noProof/>
          <w:lang w:val="en-GB"/>
        </w:rPr>
        <w:fldChar w:fldCharType="begin"/>
      </w:r>
      <w:r w:rsidRPr="006D242C">
        <w:rPr>
          <w:noProof/>
          <w:lang w:val="en-GB"/>
        </w:rPr>
        <w:instrText xml:space="preserve"> PAGEREF _Toc21691789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4FC5F0DC" w14:textId="66FF0C0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Day and Night</w:t>
      </w:r>
      <w:r w:rsidRPr="006D242C">
        <w:rPr>
          <w:noProof/>
          <w:lang w:val="en-GB"/>
        </w:rPr>
        <w:tab/>
      </w:r>
      <w:r w:rsidRPr="006D242C">
        <w:rPr>
          <w:noProof/>
          <w:lang w:val="en-GB"/>
        </w:rPr>
        <w:fldChar w:fldCharType="begin"/>
      </w:r>
      <w:r w:rsidRPr="006D242C">
        <w:rPr>
          <w:noProof/>
          <w:lang w:val="en-GB"/>
        </w:rPr>
        <w:instrText xml:space="preserve"> PAGEREF _Toc21691790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77B5FAB7" w14:textId="2C56380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Time</w:t>
      </w:r>
      <w:r w:rsidRPr="006D242C">
        <w:rPr>
          <w:noProof/>
          <w:lang w:val="en-GB"/>
        </w:rPr>
        <w:tab/>
      </w:r>
      <w:r w:rsidRPr="006D242C">
        <w:rPr>
          <w:noProof/>
          <w:lang w:val="en-GB"/>
        </w:rPr>
        <w:fldChar w:fldCharType="begin"/>
      </w:r>
      <w:r w:rsidRPr="006D242C">
        <w:rPr>
          <w:noProof/>
          <w:lang w:val="en-GB"/>
        </w:rPr>
        <w:instrText xml:space="preserve"> PAGEREF _Toc21691791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1B6033AC" w14:textId="6151783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Rendering System</w:t>
      </w:r>
      <w:r w:rsidRPr="006D242C">
        <w:rPr>
          <w:noProof/>
          <w:lang w:val="en-GB"/>
        </w:rPr>
        <w:tab/>
      </w:r>
      <w:r w:rsidRPr="006D242C">
        <w:rPr>
          <w:noProof/>
          <w:lang w:val="en-GB"/>
        </w:rPr>
        <w:fldChar w:fldCharType="begin"/>
      </w:r>
      <w:r w:rsidRPr="006D242C">
        <w:rPr>
          <w:noProof/>
          <w:lang w:val="en-GB"/>
        </w:rPr>
        <w:instrText xml:space="preserve"> PAGEREF _Toc21691792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4AB0442" w14:textId="517EC9A4"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93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3FCF2959" w14:textId="56ADB6C1"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2D/3D Rendering</w:t>
      </w:r>
      <w:r w:rsidRPr="006D242C">
        <w:rPr>
          <w:noProof/>
          <w:lang w:val="en-GB"/>
        </w:rPr>
        <w:tab/>
      </w:r>
      <w:r w:rsidRPr="006D242C">
        <w:rPr>
          <w:noProof/>
          <w:lang w:val="en-GB"/>
        </w:rPr>
        <w:fldChar w:fldCharType="begin"/>
      </w:r>
      <w:r w:rsidRPr="006D242C">
        <w:rPr>
          <w:noProof/>
          <w:lang w:val="en-GB"/>
        </w:rPr>
        <w:instrText xml:space="preserve"> PAGEREF _Toc21691794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09721F37" w14:textId="1BD1A6B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amera</w:t>
      </w:r>
      <w:r w:rsidRPr="006D242C">
        <w:rPr>
          <w:noProof/>
          <w:lang w:val="en-GB"/>
        </w:rPr>
        <w:tab/>
      </w:r>
      <w:r w:rsidRPr="006D242C">
        <w:rPr>
          <w:noProof/>
          <w:lang w:val="en-GB"/>
        </w:rPr>
        <w:fldChar w:fldCharType="begin"/>
      </w:r>
      <w:r w:rsidRPr="006D242C">
        <w:rPr>
          <w:noProof/>
          <w:lang w:val="en-GB"/>
        </w:rPr>
        <w:instrText xml:space="preserve"> PAGEREF _Toc21691795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7A243953" w14:textId="5F4DFE7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96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AB815C5" w14:textId="3F8670BB"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Camera Detail #1</w:t>
      </w:r>
      <w:r w:rsidRPr="006D242C">
        <w:rPr>
          <w:noProof/>
          <w:lang w:val="en-GB"/>
        </w:rPr>
        <w:tab/>
      </w:r>
      <w:r w:rsidRPr="006D242C">
        <w:rPr>
          <w:noProof/>
          <w:lang w:val="en-GB"/>
        </w:rPr>
        <w:fldChar w:fldCharType="begin"/>
      </w:r>
      <w:r w:rsidRPr="006D242C">
        <w:rPr>
          <w:noProof/>
          <w:lang w:val="en-GB"/>
        </w:rPr>
        <w:instrText xml:space="preserve"> PAGEREF _Toc21691797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632800B4" w14:textId="14F2E209"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Camera Detail #2</w:t>
      </w:r>
      <w:r w:rsidRPr="006D242C">
        <w:rPr>
          <w:noProof/>
          <w:lang w:val="en-GB"/>
        </w:rPr>
        <w:tab/>
      </w:r>
      <w:r w:rsidRPr="006D242C">
        <w:rPr>
          <w:noProof/>
          <w:lang w:val="en-GB"/>
        </w:rPr>
        <w:fldChar w:fldCharType="begin"/>
      </w:r>
      <w:r w:rsidRPr="006D242C">
        <w:rPr>
          <w:noProof/>
          <w:lang w:val="en-GB"/>
        </w:rPr>
        <w:instrText xml:space="preserve"> PAGEREF _Toc21691798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10AFE6F0" w14:textId="27EEC64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Game Engine</w:t>
      </w:r>
      <w:r w:rsidRPr="006D242C">
        <w:rPr>
          <w:noProof/>
          <w:lang w:val="en-GB"/>
        </w:rPr>
        <w:tab/>
      </w:r>
      <w:r w:rsidRPr="006D242C">
        <w:rPr>
          <w:noProof/>
          <w:lang w:val="en-GB"/>
        </w:rPr>
        <w:fldChar w:fldCharType="begin"/>
      </w:r>
      <w:r w:rsidRPr="006D242C">
        <w:rPr>
          <w:noProof/>
          <w:lang w:val="en-GB"/>
        </w:rPr>
        <w:instrText xml:space="preserve"> PAGEREF _Toc21691799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473B4E18" w14:textId="267BC08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00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492FBE71" w14:textId="57E5DBD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Game Engine Detail #1</w:t>
      </w:r>
      <w:r w:rsidRPr="006D242C">
        <w:rPr>
          <w:noProof/>
          <w:lang w:val="en-GB"/>
        </w:rPr>
        <w:tab/>
      </w:r>
      <w:r w:rsidRPr="006D242C">
        <w:rPr>
          <w:noProof/>
          <w:lang w:val="en-GB"/>
        </w:rPr>
        <w:fldChar w:fldCharType="begin"/>
      </w:r>
      <w:r w:rsidRPr="006D242C">
        <w:rPr>
          <w:noProof/>
          <w:lang w:val="en-GB"/>
        </w:rPr>
        <w:instrText xml:space="preserve"> PAGEREF _Toc21691801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47A9D914" w14:textId="1A673CC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ater</w:t>
      </w:r>
      <w:r w:rsidRPr="006D242C">
        <w:rPr>
          <w:noProof/>
          <w:lang w:val="en-GB"/>
        </w:rPr>
        <w:tab/>
      </w:r>
      <w:r w:rsidRPr="006D242C">
        <w:rPr>
          <w:noProof/>
          <w:lang w:val="en-GB"/>
        </w:rPr>
        <w:fldChar w:fldCharType="begin"/>
      </w:r>
      <w:r w:rsidRPr="006D242C">
        <w:rPr>
          <w:noProof/>
          <w:lang w:val="en-GB"/>
        </w:rPr>
        <w:instrText xml:space="preserve"> PAGEREF _Toc21691802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9F9C0E9" w14:textId="165B9BA4"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lastRenderedPageBreak/>
        <w:t>Collision Detection</w:t>
      </w:r>
      <w:r w:rsidRPr="006D242C">
        <w:rPr>
          <w:noProof/>
          <w:lang w:val="en-GB"/>
        </w:rPr>
        <w:tab/>
      </w:r>
      <w:r w:rsidRPr="006D242C">
        <w:rPr>
          <w:noProof/>
          <w:lang w:val="en-GB"/>
        </w:rPr>
        <w:fldChar w:fldCharType="begin"/>
      </w:r>
      <w:r w:rsidRPr="006D242C">
        <w:rPr>
          <w:noProof/>
          <w:lang w:val="en-GB"/>
        </w:rPr>
        <w:instrText xml:space="preserve"> PAGEREF _Toc21691803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D6A9305" w14:textId="525CF882"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Lighting Models</w:t>
      </w:r>
      <w:r w:rsidRPr="006D242C">
        <w:rPr>
          <w:noProof/>
          <w:lang w:val="en-GB"/>
        </w:rPr>
        <w:tab/>
      </w:r>
      <w:r w:rsidRPr="006D242C">
        <w:rPr>
          <w:noProof/>
          <w:lang w:val="en-GB"/>
        </w:rPr>
        <w:fldChar w:fldCharType="begin"/>
      </w:r>
      <w:r w:rsidRPr="006D242C">
        <w:rPr>
          <w:noProof/>
          <w:lang w:val="en-GB"/>
        </w:rPr>
        <w:instrText xml:space="preserve"> PAGEREF _Toc21691804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5C9701A1" w14:textId="3805F662"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05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28265D06" w14:textId="3BD8EF53"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Lighting Model Detail #1</w:t>
      </w:r>
      <w:r w:rsidRPr="006D242C">
        <w:rPr>
          <w:noProof/>
          <w:lang w:val="en-GB"/>
        </w:rPr>
        <w:tab/>
      </w:r>
      <w:r w:rsidRPr="006D242C">
        <w:rPr>
          <w:noProof/>
          <w:lang w:val="en-GB"/>
        </w:rPr>
        <w:fldChar w:fldCharType="begin"/>
      </w:r>
      <w:r w:rsidRPr="006D242C">
        <w:rPr>
          <w:noProof/>
          <w:lang w:val="en-GB"/>
        </w:rPr>
        <w:instrText xml:space="preserve"> PAGEREF _Toc21691806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62CB795B" w14:textId="0A5D7DE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Lighting Model Detail #2</w:t>
      </w:r>
      <w:r w:rsidRPr="006D242C">
        <w:rPr>
          <w:noProof/>
          <w:lang w:val="en-GB"/>
        </w:rPr>
        <w:tab/>
      </w:r>
      <w:r w:rsidRPr="006D242C">
        <w:rPr>
          <w:noProof/>
          <w:lang w:val="en-GB"/>
        </w:rPr>
        <w:fldChar w:fldCharType="begin"/>
      </w:r>
      <w:r w:rsidRPr="006D242C">
        <w:rPr>
          <w:noProof/>
          <w:lang w:val="en-GB"/>
        </w:rPr>
        <w:instrText xml:space="preserve"> PAGEREF _Toc21691807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32FB9185" w14:textId="7DD6E05C"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The World Layout</w:t>
      </w:r>
      <w:r w:rsidRPr="006D242C">
        <w:rPr>
          <w:noProof/>
          <w:lang w:val="en-GB"/>
        </w:rPr>
        <w:tab/>
      </w:r>
      <w:r w:rsidRPr="006D242C">
        <w:rPr>
          <w:noProof/>
          <w:lang w:val="en-GB"/>
        </w:rPr>
        <w:fldChar w:fldCharType="begin"/>
      </w:r>
      <w:r w:rsidRPr="006D242C">
        <w:rPr>
          <w:noProof/>
          <w:lang w:val="en-GB"/>
        </w:rPr>
        <w:instrText xml:space="preserve"> PAGEREF _Toc21691808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780A5FA6" w14:textId="48244BB5"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09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41045652" w14:textId="784A38E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Layout Detail #1</w:t>
      </w:r>
      <w:r w:rsidRPr="006D242C">
        <w:rPr>
          <w:noProof/>
          <w:lang w:val="en-GB"/>
        </w:rPr>
        <w:tab/>
      </w:r>
      <w:r w:rsidRPr="006D242C">
        <w:rPr>
          <w:noProof/>
          <w:lang w:val="en-GB"/>
        </w:rPr>
        <w:fldChar w:fldCharType="begin"/>
      </w:r>
      <w:r w:rsidRPr="006D242C">
        <w:rPr>
          <w:noProof/>
          <w:lang w:val="en-GB"/>
        </w:rPr>
        <w:instrText xml:space="preserve"> PAGEREF _Toc21691810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5E705ABC" w14:textId="4B1EA893"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Layout Detail #2</w:t>
      </w:r>
      <w:r w:rsidRPr="006D242C">
        <w:rPr>
          <w:noProof/>
          <w:lang w:val="en-GB"/>
        </w:rPr>
        <w:tab/>
      </w:r>
      <w:r w:rsidRPr="006D242C">
        <w:rPr>
          <w:noProof/>
          <w:lang w:val="en-GB"/>
        </w:rPr>
        <w:fldChar w:fldCharType="begin"/>
      </w:r>
      <w:r w:rsidRPr="006D242C">
        <w:rPr>
          <w:noProof/>
          <w:lang w:val="en-GB"/>
        </w:rPr>
        <w:instrText xml:space="preserve"> PAGEREF _Toc21691811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1755BB10" w14:textId="1FC77B79"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Game Characters</w:t>
      </w:r>
      <w:r w:rsidRPr="006D242C">
        <w:rPr>
          <w:noProof/>
          <w:lang w:val="en-GB"/>
        </w:rPr>
        <w:tab/>
      </w:r>
      <w:r w:rsidRPr="006D242C">
        <w:rPr>
          <w:noProof/>
          <w:lang w:val="en-GB"/>
        </w:rPr>
        <w:fldChar w:fldCharType="begin"/>
      </w:r>
      <w:r w:rsidRPr="006D242C">
        <w:rPr>
          <w:noProof/>
          <w:lang w:val="en-GB"/>
        </w:rPr>
        <w:instrText xml:space="preserve"> PAGEREF _Toc21691812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4EF60358" w14:textId="30F3F08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13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4EEB1917" w14:textId="27D38AA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reating a Character</w:t>
      </w:r>
      <w:r w:rsidRPr="006D242C">
        <w:rPr>
          <w:noProof/>
          <w:lang w:val="en-GB"/>
        </w:rPr>
        <w:tab/>
      </w:r>
      <w:r w:rsidRPr="006D242C">
        <w:rPr>
          <w:noProof/>
          <w:lang w:val="en-GB"/>
        </w:rPr>
        <w:fldChar w:fldCharType="begin"/>
      </w:r>
      <w:r w:rsidRPr="006D242C">
        <w:rPr>
          <w:noProof/>
          <w:lang w:val="en-GB"/>
        </w:rPr>
        <w:instrText xml:space="preserve"> PAGEREF _Toc21691814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2C2E6431" w14:textId="025641C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Enemies and Monsters</w:t>
      </w:r>
      <w:r w:rsidRPr="006D242C">
        <w:rPr>
          <w:noProof/>
          <w:lang w:val="en-GB"/>
        </w:rPr>
        <w:tab/>
      </w:r>
      <w:r w:rsidRPr="006D242C">
        <w:rPr>
          <w:noProof/>
          <w:lang w:val="en-GB"/>
        </w:rPr>
        <w:fldChar w:fldCharType="begin"/>
      </w:r>
      <w:r w:rsidRPr="006D242C">
        <w:rPr>
          <w:noProof/>
          <w:lang w:val="en-GB"/>
        </w:rPr>
        <w:instrText xml:space="preserve"> PAGEREF _Toc21691815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0AC687AB" w14:textId="39C4CC66"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User Interface</w:t>
      </w:r>
      <w:r w:rsidRPr="006D242C">
        <w:rPr>
          <w:noProof/>
          <w:lang w:val="en-GB"/>
        </w:rPr>
        <w:tab/>
      </w:r>
      <w:r w:rsidRPr="006D242C">
        <w:rPr>
          <w:noProof/>
          <w:lang w:val="en-GB"/>
        </w:rPr>
        <w:fldChar w:fldCharType="begin"/>
      </w:r>
      <w:r w:rsidRPr="006D242C">
        <w:rPr>
          <w:noProof/>
          <w:lang w:val="en-GB"/>
        </w:rPr>
        <w:instrText xml:space="preserve"> PAGEREF _Toc21691816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7D4F52C1" w14:textId="2BF3ABE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17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6726B9AF" w14:textId="442F7F61"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User Interface Detail #1</w:t>
      </w:r>
      <w:r w:rsidRPr="006D242C">
        <w:rPr>
          <w:noProof/>
          <w:lang w:val="en-GB"/>
        </w:rPr>
        <w:tab/>
      </w:r>
      <w:r w:rsidRPr="006D242C">
        <w:rPr>
          <w:noProof/>
          <w:lang w:val="en-GB"/>
        </w:rPr>
        <w:fldChar w:fldCharType="begin"/>
      </w:r>
      <w:r w:rsidRPr="006D242C">
        <w:rPr>
          <w:noProof/>
          <w:lang w:val="en-GB"/>
        </w:rPr>
        <w:instrText xml:space="preserve"> PAGEREF _Toc21691818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53AE6D47" w14:textId="06C44412"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User Interface Detail #2</w:t>
      </w:r>
      <w:r w:rsidRPr="006D242C">
        <w:rPr>
          <w:noProof/>
          <w:lang w:val="en-GB"/>
        </w:rPr>
        <w:tab/>
      </w:r>
      <w:r w:rsidRPr="006D242C">
        <w:rPr>
          <w:noProof/>
          <w:lang w:val="en-GB"/>
        </w:rPr>
        <w:fldChar w:fldCharType="begin"/>
      </w:r>
      <w:r w:rsidRPr="006D242C">
        <w:rPr>
          <w:noProof/>
          <w:lang w:val="en-GB"/>
        </w:rPr>
        <w:instrText xml:space="preserve"> PAGEREF _Toc21691819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65A31C8D" w14:textId="5BDE3BEA"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Weapons</w:t>
      </w:r>
      <w:r w:rsidRPr="006D242C">
        <w:rPr>
          <w:noProof/>
          <w:lang w:val="en-GB"/>
        </w:rPr>
        <w:tab/>
      </w:r>
      <w:r w:rsidRPr="006D242C">
        <w:rPr>
          <w:noProof/>
          <w:lang w:val="en-GB"/>
        </w:rPr>
        <w:fldChar w:fldCharType="begin"/>
      </w:r>
      <w:r w:rsidRPr="006D242C">
        <w:rPr>
          <w:noProof/>
          <w:lang w:val="en-GB"/>
        </w:rPr>
        <w:instrText xml:space="preserve"> PAGEREF _Toc21691820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3D8B2C4F" w14:textId="375425AA"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21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1F2F996F" w14:textId="1BA932F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eapons Details #1</w:t>
      </w:r>
      <w:r w:rsidRPr="006D242C">
        <w:rPr>
          <w:noProof/>
          <w:lang w:val="en-GB"/>
        </w:rPr>
        <w:tab/>
      </w:r>
      <w:r w:rsidRPr="006D242C">
        <w:rPr>
          <w:noProof/>
          <w:lang w:val="en-GB"/>
        </w:rPr>
        <w:fldChar w:fldCharType="begin"/>
      </w:r>
      <w:r w:rsidRPr="006D242C">
        <w:rPr>
          <w:noProof/>
          <w:lang w:val="en-GB"/>
        </w:rPr>
        <w:instrText xml:space="preserve"> PAGEREF _Toc21691822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001DFCC9" w14:textId="0FC7847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eapons Details #2</w:t>
      </w:r>
      <w:r w:rsidRPr="006D242C">
        <w:rPr>
          <w:noProof/>
          <w:lang w:val="en-GB"/>
        </w:rPr>
        <w:tab/>
      </w:r>
      <w:r w:rsidRPr="006D242C">
        <w:rPr>
          <w:noProof/>
          <w:lang w:val="en-GB"/>
        </w:rPr>
        <w:fldChar w:fldCharType="begin"/>
      </w:r>
      <w:r w:rsidRPr="006D242C">
        <w:rPr>
          <w:noProof/>
          <w:lang w:val="en-GB"/>
        </w:rPr>
        <w:instrText xml:space="preserve"> PAGEREF _Toc21691823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19776D1C" w14:textId="247CF03D"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Musical Scores and Sound Effects</w:t>
      </w:r>
      <w:r w:rsidRPr="006D242C">
        <w:rPr>
          <w:noProof/>
          <w:lang w:val="en-GB"/>
        </w:rPr>
        <w:tab/>
      </w:r>
      <w:r w:rsidRPr="006D242C">
        <w:rPr>
          <w:noProof/>
          <w:lang w:val="en-GB"/>
        </w:rPr>
        <w:fldChar w:fldCharType="begin"/>
      </w:r>
      <w:r w:rsidRPr="006D242C">
        <w:rPr>
          <w:noProof/>
          <w:lang w:val="en-GB"/>
        </w:rPr>
        <w:instrText xml:space="preserve"> PAGEREF _Toc21691824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15A18698" w14:textId="20C386E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25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70B538A2" w14:textId="6E47836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Red Book Audio</w:t>
      </w:r>
      <w:r w:rsidRPr="006D242C">
        <w:rPr>
          <w:noProof/>
          <w:lang w:val="en-GB"/>
        </w:rPr>
        <w:tab/>
      </w:r>
      <w:r w:rsidRPr="006D242C">
        <w:rPr>
          <w:noProof/>
          <w:lang w:val="en-GB"/>
        </w:rPr>
        <w:fldChar w:fldCharType="begin"/>
      </w:r>
      <w:r w:rsidRPr="006D242C">
        <w:rPr>
          <w:noProof/>
          <w:lang w:val="en-GB"/>
        </w:rPr>
        <w:instrText xml:space="preserve"> PAGEREF _Toc21691826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734A92D2" w14:textId="11EAC98B"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3D Sound</w:t>
      </w:r>
      <w:r w:rsidRPr="006D242C">
        <w:rPr>
          <w:noProof/>
          <w:lang w:val="en-GB"/>
        </w:rPr>
        <w:tab/>
      </w:r>
      <w:r w:rsidRPr="006D242C">
        <w:rPr>
          <w:noProof/>
          <w:lang w:val="en-GB"/>
        </w:rPr>
        <w:fldChar w:fldCharType="begin"/>
      </w:r>
      <w:r w:rsidRPr="006D242C">
        <w:rPr>
          <w:noProof/>
          <w:lang w:val="en-GB"/>
        </w:rPr>
        <w:instrText xml:space="preserve"> PAGEREF _Toc21691827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0EEF6AF8" w14:textId="1A487EC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ound Design</w:t>
      </w:r>
      <w:r w:rsidRPr="006D242C">
        <w:rPr>
          <w:noProof/>
          <w:lang w:val="en-GB"/>
        </w:rPr>
        <w:tab/>
      </w:r>
      <w:r w:rsidRPr="006D242C">
        <w:rPr>
          <w:noProof/>
          <w:lang w:val="en-GB"/>
        </w:rPr>
        <w:fldChar w:fldCharType="begin"/>
      </w:r>
      <w:r w:rsidRPr="006D242C">
        <w:rPr>
          <w:noProof/>
          <w:lang w:val="en-GB"/>
        </w:rPr>
        <w:instrText xml:space="preserve"> PAGEREF _Toc21691828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11E75622" w14:textId="5D62D992"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Single-Player Game</w:t>
      </w:r>
      <w:r w:rsidRPr="006D242C">
        <w:rPr>
          <w:noProof/>
          <w:lang w:val="en-GB"/>
        </w:rPr>
        <w:tab/>
      </w:r>
      <w:r w:rsidRPr="006D242C">
        <w:rPr>
          <w:noProof/>
          <w:lang w:val="en-GB"/>
        </w:rPr>
        <w:fldChar w:fldCharType="begin"/>
      </w:r>
      <w:r w:rsidRPr="006D242C">
        <w:rPr>
          <w:noProof/>
          <w:lang w:val="en-GB"/>
        </w:rPr>
        <w:instrText xml:space="preserve"> PAGEREF _Toc21691829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72E00601" w14:textId="1033526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30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17534249" w14:textId="0C734D0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ingle Player Game Detail #1</w:t>
      </w:r>
      <w:r w:rsidRPr="006D242C">
        <w:rPr>
          <w:noProof/>
          <w:lang w:val="en-GB"/>
        </w:rPr>
        <w:tab/>
      </w:r>
      <w:r w:rsidRPr="006D242C">
        <w:rPr>
          <w:noProof/>
          <w:lang w:val="en-GB"/>
        </w:rPr>
        <w:fldChar w:fldCharType="begin"/>
      </w:r>
      <w:r w:rsidRPr="006D242C">
        <w:rPr>
          <w:noProof/>
          <w:lang w:val="en-GB"/>
        </w:rPr>
        <w:instrText xml:space="preserve"> PAGEREF _Toc21691831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7022AFFA" w14:textId="7A8ABE53"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ingle Player Game Detail #2</w:t>
      </w:r>
      <w:r w:rsidRPr="006D242C">
        <w:rPr>
          <w:noProof/>
          <w:lang w:val="en-GB"/>
        </w:rPr>
        <w:tab/>
      </w:r>
      <w:r w:rsidRPr="006D242C">
        <w:rPr>
          <w:noProof/>
          <w:lang w:val="en-GB"/>
        </w:rPr>
        <w:fldChar w:fldCharType="begin"/>
      </w:r>
      <w:r w:rsidRPr="006D242C">
        <w:rPr>
          <w:noProof/>
          <w:lang w:val="en-GB"/>
        </w:rPr>
        <w:instrText xml:space="preserve"> PAGEREF _Toc21691832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7DC5F244" w14:textId="1A3F86E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tory</w:t>
      </w:r>
      <w:r w:rsidRPr="006D242C">
        <w:rPr>
          <w:noProof/>
          <w:lang w:val="en-GB"/>
        </w:rPr>
        <w:tab/>
      </w:r>
      <w:r w:rsidRPr="006D242C">
        <w:rPr>
          <w:noProof/>
          <w:lang w:val="en-GB"/>
        </w:rPr>
        <w:fldChar w:fldCharType="begin"/>
      </w:r>
      <w:r w:rsidRPr="006D242C">
        <w:rPr>
          <w:noProof/>
          <w:lang w:val="en-GB"/>
        </w:rPr>
        <w:instrText xml:space="preserve"> PAGEREF _Toc21691833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2DEC2300" w14:textId="391CDBC7"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Hours of Gameplay</w:t>
      </w:r>
      <w:r w:rsidRPr="006D242C">
        <w:rPr>
          <w:noProof/>
          <w:lang w:val="en-GB"/>
        </w:rPr>
        <w:tab/>
      </w:r>
      <w:r w:rsidRPr="006D242C">
        <w:rPr>
          <w:noProof/>
          <w:lang w:val="en-GB"/>
        </w:rPr>
        <w:fldChar w:fldCharType="begin"/>
      </w:r>
      <w:r w:rsidRPr="006D242C">
        <w:rPr>
          <w:noProof/>
          <w:lang w:val="en-GB"/>
        </w:rPr>
        <w:instrText xml:space="preserve"> PAGEREF _Toc21691834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57077A0F" w14:textId="454F3D5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ictory Conditions</w:t>
      </w:r>
      <w:r w:rsidRPr="006D242C">
        <w:rPr>
          <w:noProof/>
          <w:lang w:val="en-GB"/>
        </w:rPr>
        <w:tab/>
      </w:r>
      <w:r w:rsidRPr="006D242C">
        <w:rPr>
          <w:noProof/>
          <w:lang w:val="en-GB"/>
        </w:rPr>
        <w:fldChar w:fldCharType="begin"/>
      </w:r>
      <w:r w:rsidRPr="006D242C">
        <w:rPr>
          <w:noProof/>
          <w:lang w:val="en-GB"/>
        </w:rPr>
        <w:instrText xml:space="preserve"> PAGEREF _Toc21691835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54E28117" w14:textId="1A36631D"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Research</w:t>
      </w:r>
      <w:r w:rsidRPr="006D242C">
        <w:rPr>
          <w:noProof/>
          <w:lang w:val="en-GB"/>
        </w:rPr>
        <w:tab/>
      </w:r>
      <w:r w:rsidRPr="006D242C">
        <w:rPr>
          <w:noProof/>
          <w:lang w:val="en-GB"/>
        </w:rPr>
        <w:fldChar w:fldCharType="begin"/>
      </w:r>
      <w:r w:rsidRPr="006D242C">
        <w:rPr>
          <w:noProof/>
          <w:lang w:val="en-GB"/>
        </w:rPr>
        <w:instrText xml:space="preserve"> PAGEREF _Toc21691836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107F41ED" w14:textId="5011761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37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7D10CA28" w14:textId="3DC9236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mithing</w:t>
      </w:r>
      <w:r w:rsidRPr="006D242C">
        <w:rPr>
          <w:noProof/>
          <w:lang w:val="en-GB"/>
        </w:rPr>
        <w:tab/>
      </w:r>
      <w:r w:rsidRPr="006D242C">
        <w:rPr>
          <w:noProof/>
          <w:lang w:val="en-GB"/>
        </w:rPr>
        <w:fldChar w:fldCharType="begin"/>
      </w:r>
      <w:r w:rsidRPr="006D242C">
        <w:rPr>
          <w:noProof/>
          <w:lang w:val="en-GB"/>
        </w:rPr>
        <w:instrText xml:space="preserve"> PAGEREF _Toc21691838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08284F0E" w14:textId="4E3B2E0D"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Level Structure</w:t>
      </w:r>
      <w:r w:rsidRPr="006D242C">
        <w:rPr>
          <w:noProof/>
          <w:lang w:val="en-GB"/>
        </w:rPr>
        <w:tab/>
      </w:r>
      <w:r w:rsidRPr="006D242C">
        <w:rPr>
          <w:noProof/>
          <w:lang w:val="en-GB"/>
        </w:rPr>
        <w:fldChar w:fldCharType="begin"/>
      </w:r>
      <w:r w:rsidRPr="006D242C">
        <w:rPr>
          <w:noProof/>
          <w:lang w:val="en-GB"/>
        </w:rPr>
        <w:instrText xml:space="preserve"> PAGEREF _Toc21691839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0D6D7C91" w14:textId="119F1EB3"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Bronze Age</w:t>
      </w:r>
      <w:r w:rsidRPr="006D242C">
        <w:rPr>
          <w:noProof/>
          <w:lang w:val="en-GB"/>
        </w:rPr>
        <w:tab/>
      </w:r>
      <w:r w:rsidRPr="006D242C">
        <w:rPr>
          <w:noProof/>
          <w:lang w:val="en-GB"/>
        </w:rPr>
        <w:fldChar w:fldCharType="begin"/>
      </w:r>
      <w:r w:rsidRPr="006D242C">
        <w:rPr>
          <w:noProof/>
          <w:lang w:val="en-GB"/>
        </w:rPr>
        <w:instrText xml:space="preserve"> PAGEREF _Toc21691840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3C508E28" w14:textId="7AC007D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Iron Age</w:t>
      </w:r>
      <w:r w:rsidRPr="006D242C">
        <w:rPr>
          <w:noProof/>
          <w:lang w:val="en-GB"/>
        </w:rPr>
        <w:tab/>
      </w:r>
      <w:r w:rsidRPr="006D242C">
        <w:rPr>
          <w:noProof/>
          <w:lang w:val="en-GB"/>
        </w:rPr>
        <w:fldChar w:fldCharType="begin"/>
      </w:r>
      <w:r w:rsidRPr="006D242C">
        <w:rPr>
          <w:noProof/>
          <w:lang w:val="en-GB"/>
        </w:rPr>
        <w:instrText xml:space="preserve"> PAGEREF _Toc21691841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796A794E" w14:textId="3B8C236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Medieval Age</w:t>
      </w:r>
      <w:r w:rsidRPr="006D242C">
        <w:rPr>
          <w:noProof/>
          <w:lang w:val="en-GB"/>
        </w:rPr>
        <w:tab/>
      </w:r>
      <w:r w:rsidRPr="006D242C">
        <w:rPr>
          <w:noProof/>
          <w:lang w:val="en-GB"/>
        </w:rPr>
        <w:fldChar w:fldCharType="begin"/>
      </w:r>
      <w:r w:rsidRPr="006D242C">
        <w:rPr>
          <w:noProof/>
          <w:lang w:val="en-GB"/>
        </w:rPr>
        <w:instrText xml:space="preserve"> PAGEREF _Toc21691842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04BCB14E" w14:textId="161CC9F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Industrial Age</w:t>
      </w:r>
      <w:r w:rsidRPr="006D242C">
        <w:rPr>
          <w:noProof/>
          <w:lang w:val="en-GB"/>
        </w:rPr>
        <w:tab/>
      </w:r>
      <w:r w:rsidRPr="006D242C">
        <w:rPr>
          <w:noProof/>
          <w:lang w:val="en-GB"/>
        </w:rPr>
        <w:fldChar w:fldCharType="begin"/>
      </w:r>
      <w:r w:rsidRPr="006D242C">
        <w:rPr>
          <w:noProof/>
          <w:lang w:val="en-GB"/>
        </w:rPr>
        <w:instrText xml:space="preserve"> PAGEREF _Toc21691843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55EABC80" w14:textId="2F27AD00"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Modern Age</w:t>
      </w:r>
      <w:r w:rsidRPr="006D242C">
        <w:rPr>
          <w:noProof/>
          <w:lang w:val="en-GB"/>
        </w:rPr>
        <w:tab/>
      </w:r>
      <w:r w:rsidRPr="006D242C">
        <w:rPr>
          <w:noProof/>
          <w:lang w:val="en-GB"/>
        </w:rPr>
        <w:fldChar w:fldCharType="begin"/>
      </w:r>
      <w:r w:rsidRPr="006D242C">
        <w:rPr>
          <w:noProof/>
          <w:lang w:val="en-GB"/>
        </w:rPr>
        <w:instrText xml:space="preserve"> PAGEREF _Toc21691844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294E5910" w14:textId="13989CA8"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Character Rendering</w:t>
      </w:r>
      <w:r w:rsidRPr="006D242C">
        <w:rPr>
          <w:noProof/>
          <w:lang w:val="en-GB"/>
        </w:rPr>
        <w:tab/>
      </w:r>
      <w:r w:rsidRPr="006D242C">
        <w:rPr>
          <w:noProof/>
          <w:lang w:val="en-GB"/>
        </w:rPr>
        <w:fldChar w:fldCharType="begin"/>
      </w:r>
      <w:r w:rsidRPr="006D242C">
        <w:rPr>
          <w:noProof/>
          <w:lang w:val="en-GB"/>
        </w:rPr>
        <w:instrText xml:space="preserve"> PAGEREF _Toc21691845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3DBB7721" w14:textId="2C616DD5"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46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5BD60F4B" w14:textId="0260522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haracter Rendering Detail #1</w:t>
      </w:r>
      <w:r w:rsidRPr="006D242C">
        <w:rPr>
          <w:noProof/>
          <w:lang w:val="en-GB"/>
        </w:rPr>
        <w:tab/>
      </w:r>
      <w:r w:rsidRPr="006D242C">
        <w:rPr>
          <w:noProof/>
          <w:lang w:val="en-GB"/>
        </w:rPr>
        <w:fldChar w:fldCharType="begin"/>
      </w:r>
      <w:r w:rsidRPr="006D242C">
        <w:rPr>
          <w:noProof/>
          <w:lang w:val="en-GB"/>
        </w:rPr>
        <w:instrText xml:space="preserve"> PAGEREF _Toc21691847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3E159613" w14:textId="3D9F870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haracter Rendering Detail #2</w:t>
      </w:r>
      <w:r w:rsidRPr="006D242C">
        <w:rPr>
          <w:noProof/>
          <w:lang w:val="en-GB"/>
        </w:rPr>
        <w:tab/>
      </w:r>
      <w:r w:rsidRPr="006D242C">
        <w:rPr>
          <w:noProof/>
          <w:lang w:val="en-GB"/>
        </w:rPr>
        <w:fldChar w:fldCharType="begin"/>
      </w:r>
      <w:r w:rsidRPr="006D242C">
        <w:rPr>
          <w:noProof/>
          <w:lang w:val="en-GB"/>
        </w:rPr>
        <w:instrText xml:space="preserve"> PAGEREF _Toc21691848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5D2B2AF8" w14:textId="20379D13"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World Editing</w:t>
      </w:r>
      <w:r w:rsidRPr="006D242C">
        <w:rPr>
          <w:noProof/>
          <w:lang w:val="en-GB"/>
        </w:rPr>
        <w:tab/>
      </w:r>
      <w:r w:rsidRPr="006D242C">
        <w:rPr>
          <w:noProof/>
          <w:lang w:val="en-GB"/>
        </w:rPr>
        <w:fldChar w:fldCharType="begin"/>
      </w:r>
      <w:r w:rsidRPr="006D242C">
        <w:rPr>
          <w:noProof/>
          <w:lang w:val="en-GB"/>
        </w:rPr>
        <w:instrText xml:space="preserve"> PAGEREF _Toc21691849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5C1C64A7" w14:textId="09FFF0AB"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lastRenderedPageBreak/>
        <w:t>Overview</w:t>
      </w:r>
      <w:r w:rsidRPr="006D242C">
        <w:rPr>
          <w:noProof/>
          <w:lang w:val="en-GB"/>
        </w:rPr>
        <w:tab/>
      </w:r>
      <w:r w:rsidRPr="006D242C">
        <w:rPr>
          <w:noProof/>
          <w:lang w:val="en-GB"/>
        </w:rPr>
        <w:fldChar w:fldCharType="begin"/>
      </w:r>
      <w:r w:rsidRPr="006D242C">
        <w:rPr>
          <w:noProof/>
          <w:lang w:val="en-GB"/>
        </w:rPr>
        <w:instrText xml:space="preserve"> PAGEREF _Toc21691850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484E3E79" w14:textId="49E0641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Editing Detail #1</w:t>
      </w:r>
      <w:r w:rsidRPr="006D242C">
        <w:rPr>
          <w:noProof/>
          <w:lang w:val="en-GB"/>
        </w:rPr>
        <w:tab/>
      </w:r>
      <w:r w:rsidRPr="006D242C">
        <w:rPr>
          <w:noProof/>
          <w:lang w:val="en-GB"/>
        </w:rPr>
        <w:fldChar w:fldCharType="begin"/>
      </w:r>
      <w:r w:rsidRPr="006D242C">
        <w:rPr>
          <w:noProof/>
          <w:lang w:val="en-GB"/>
        </w:rPr>
        <w:instrText xml:space="preserve"> PAGEREF _Toc21691851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7CBF7FB2" w14:textId="5A535C7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Editing Detail #2</w:t>
      </w:r>
      <w:r w:rsidRPr="006D242C">
        <w:rPr>
          <w:noProof/>
          <w:lang w:val="en-GB"/>
        </w:rPr>
        <w:tab/>
      </w:r>
      <w:r w:rsidRPr="006D242C">
        <w:rPr>
          <w:noProof/>
          <w:lang w:val="en-GB"/>
        </w:rPr>
        <w:fldChar w:fldCharType="begin"/>
      </w:r>
      <w:r w:rsidRPr="006D242C">
        <w:rPr>
          <w:noProof/>
          <w:lang w:val="en-GB"/>
        </w:rPr>
        <w:instrText xml:space="preserve"> PAGEREF _Toc21691852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5992C467" w14:textId="0E1EEAAD"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Extra Miscellaneous Stuff</w:t>
      </w:r>
      <w:r w:rsidRPr="006D242C">
        <w:rPr>
          <w:noProof/>
          <w:lang w:val="en-GB"/>
        </w:rPr>
        <w:tab/>
      </w:r>
      <w:r w:rsidRPr="006D242C">
        <w:rPr>
          <w:noProof/>
          <w:lang w:val="en-GB"/>
        </w:rPr>
        <w:fldChar w:fldCharType="begin"/>
      </w:r>
      <w:r w:rsidRPr="006D242C">
        <w:rPr>
          <w:noProof/>
          <w:lang w:val="en-GB"/>
        </w:rPr>
        <w:instrText xml:space="preserve"> PAGEREF _Toc21691853 \h </w:instrText>
      </w:r>
      <w:r w:rsidRPr="006D242C">
        <w:rPr>
          <w:noProof/>
          <w:lang w:val="en-GB"/>
        </w:rPr>
      </w:r>
      <w:r w:rsidRPr="006D242C">
        <w:rPr>
          <w:noProof/>
          <w:lang w:val="en-GB"/>
        </w:rPr>
        <w:fldChar w:fldCharType="separate"/>
      </w:r>
      <w:r w:rsidRPr="006D242C">
        <w:rPr>
          <w:noProof/>
          <w:lang w:val="en-GB"/>
        </w:rPr>
        <w:t>22</w:t>
      </w:r>
      <w:r w:rsidRPr="006D242C">
        <w:rPr>
          <w:noProof/>
          <w:lang w:val="en-GB"/>
        </w:rPr>
        <w:fldChar w:fldCharType="end"/>
      </w:r>
    </w:p>
    <w:p w14:paraId="6E857D41" w14:textId="76F5D75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54 \h </w:instrText>
      </w:r>
      <w:r w:rsidRPr="006D242C">
        <w:rPr>
          <w:noProof/>
          <w:lang w:val="en-GB"/>
        </w:rPr>
      </w:r>
      <w:r w:rsidRPr="006D242C">
        <w:rPr>
          <w:noProof/>
          <w:lang w:val="en-GB"/>
        </w:rPr>
        <w:fldChar w:fldCharType="separate"/>
      </w:r>
      <w:r w:rsidRPr="006D242C">
        <w:rPr>
          <w:noProof/>
          <w:lang w:val="en-GB"/>
        </w:rPr>
        <w:t>22</w:t>
      </w:r>
      <w:r w:rsidRPr="006D242C">
        <w:rPr>
          <w:noProof/>
          <w:lang w:val="en-GB"/>
        </w:rPr>
        <w:fldChar w:fldCharType="end"/>
      </w:r>
    </w:p>
    <w:p w14:paraId="12231EA7" w14:textId="7C0E52F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Junk I am working on…</w:t>
      </w:r>
      <w:r w:rsidRPr="006D242C">
        <w:rPr>
          <w:noProof/>
          <w:lang w:val="en-GB"/>
        </w:rPr>
        <w:tab/>
      </w:r>
      <w:r w:rsidRPr="006D242C">
        <w:rPr>
          <w:noProof/>
          <w:lang w:val="en-GB"/>
        </w:rPr>
        <w:fldChar w:fldCharType="begin"/>
      </w:r>
      <w:r w:rsidRPr="006D242C">
        <w:rPr>
          <w:noProof/>
          <w:lang w:val="en-GB"/>
        </w:rPr>
        <w:instrText xml:space="preserve"> PAGEREF _Toc21691855 \h </w:instrText>
      </w:r>
      <w:r w:rsidRPr="006D242C">
        <w:rPr>
          <w:noProof/>
          <w:lang w:val="en-GB"/>
        </w:rPr>
      </w:r>
      <w:r w:rsidRPr="006D242C">
        <w:rPr>
          <w:noProof/>
          <w:lang w:val="en-GB"/>
        </w:rPr>
        <w:fldChar w:fldCharType="separate"/>
      </w:r>
      <w:r w:rsidRPr="006D242C">
        <w:rPr>
          <w:noProof/>
          <w:lang w:val="en-GB"/>
        </w:rPr>
        <w:t>22</w:t>
      </w:r>
      <w:r w:rsidRPr="006D242C">
        <w:rPr>
          <w:noProof/>
          <w:lang w:val="en-GB"/>
        </w:rPr>
        <w:fldChar w:fldCharType="end"/>
      </w:r>
    </w:p>
    <w:p w14:paraId="685B9FD8" w14:textId="74ED89DB"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XYZ Appendix”</w:t>
      </w:r>
      <w:r w:rsidRPr="006D242C">
        <w:rPr>
          <w:noProof/>
          <w:lang w:val="en-GB"/>
        </w:rPr>
        <w:tab/>
      </w:r>
      <w:r w:rsidRPr="006D242C">
        <w:rPr>
          <w:noProof/>
          <w:lang w:val="en-GB"/>
        </w:rPr>
        <w:fldChar w:fldCharType="begin"/>
      </w:r>
      <w:r w:rsidRPr="006D242C">
        <w:rPr>
          <w:noProof/>
          <w:lang w:val="en-GB"/>
        </w:rPr>
        <w:instrText xml:space="preserve"> PAGEREF _Toc21691856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1E0FFDA2" w14:textId="403CD579"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Objects Appendix”</w:t>
      </w:r>
      <w:r w:rsidRPr="006D242C">
        <w:rPr>
          <w:noProof/>
          <w:lang w:val="en-GB"/>
        </w:rPr>
        <w:tab/>
      </w:r>
      <w:r w:rsidRPr="006D242C">
        <w:rPr>
          <w:noProof/>
          <w:lang w:val="en-GB"/>
        </w:rPr>
        <w:fldChar w:fldCharType="begin"/>
      </w:r>
      <w:r w:rsidRPr="006D242C">
        <w:rPr>
          <w:noProof/>
          <w:lang w:val="en-GB"/>
        </w:rPr>
        <w:instrText xml:space="preserve"> PAGEREF _Toc21691857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6681F35C" w14:textId="16E94D26"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User Interface Appendix”</w:t>
      </w:r>
      <w:r w:rsidRPr="006D242C">
        <w:rPr>
          <w:noProof/>
          <w:lang w:val="en-GB"/>
        </w:rPr>
        <w:tab/>
      </w:r>
      <w:r w:rsidRPr="006D242C">
        <w:rPr>
          <w:noProof/>
          <w:lang w:val="en-GB"/>
        </w:rPr>
        <w:fldChar w:fldCharType="begin"/>
      </w:r>
      <w:r w:rsidRPr="006D242C">
        <w:rPr>
          <w:noProof/>
          <w:lang w:val="en-GB"/>
        </w:rPr>
        <w:instrText xml:space="preserve"> PAGEREF _Toc21691858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22620384" w14:textId="7F513ED5"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Networking Appendix”</w:t>
      </w:r>
      <w:r w:rsidRPr="006D242C">
        <w:rPr>
          <w:noProof/>
          <w:lang w:val="en-GB"/>
        </w:rPr>
        <w:tab/>
      </w:r>
      <w:r w:rsidRPr="006D242C">
        <w:rPr>
          <w:noProof/>
          <w:lang w:val="en-GB"/>
        </w:rPr>
        <w:fldChar w:fldCharType="begin"/>
      </w:r>
      <w:r w:rsidRPr="006D242C">
        <w:rPr>
          <w:noProof/>
          <w:lang w:val="en-GB"/>
        </w:rPr>
        <w:instrText xml:space="preserve"> PAGEREF _Toc21691859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252D926E" w14:textId="14217FE0"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Character Rendering and Animation Appendix”</w:t>
      </w:r>
      <w:r w:rsidRPr="006D242C">
        <w:rPr>
          <w:noProof/>
          <w:lang w:val="en-GB"/>
        </w:rPr>
        <w:tab/>
      </w:r>
      <w:r w:rsidRPr="006D242C">
        <w:rPr>
          <w:noProof/>
          <w:lang w:val="en-GB"/>
        </w:rPr>
        <w:fldChar w:fldCharType="begin"/>
      </w:r>
      <w:r w:rsidRPr="006D242C">
        <w:rPr>
          <w:noProof/>
          <w:lang w:val="en-GB"/>
        </w:rPr>
        <w:instrText xml:space="preserve"> PAGEREF _Toc21691860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605757A2" w14:textId="56D71826"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Story Appendix”</w:t>
      </w:r>
      <w:r w:rsidRPr="006D242C">
        <w:rPr>
          <w:noProof/>
          <w:lang w:val="en-GB"/>
        </w:rPr>
        <w:tab/>
      </w:r>
      <w:r w:rsidRPr="006D242C">
        <w:rPr>
          <w:noProof/>
          <w:lang w:val="en-GB"/>
        </w:rPr>
        <w:fldChar w:fldCharType="begin"/>
      </w:r>
      <w:r w:rsidRPr="006D242C">
        <w:rPr>
          <w:noProof/>
          <w:lang w:val="en-GB"/>
        </w:rPr>
        <w:instrText xml:space="preserve"> PAGEREF _Toc21691861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78B3EB3D" w14:textId="1F21DBDD" w:rsidR="008D609E" w:rsidRPr="006D242C" w:rsidRDefault="00FE7922">
      <w:pPr>
        <w:rPr>
          <w:lang w:val="en-GB"/>
        </w:rPr>
      </w:pPr>
      <w:r w:rsidRPr="006D242C">
        <w:rPr>
          <w:lang w:val="en-GB"/>
        </w:rPr>
        <w:fldChar w:fldCharType="end"/>
      </w:r>
      <w:bookmarkStart w:id="4" w:name="_Toc426902190"/>
      <w:r w:rsidRPr="006D242C">
        <w:rPr>
          <w:lang w:val="en-GB"/>
        </w:rPr>
        <w:br w:type="page"/>
      </w:r>
    </w:p>
    <w:p w14:paraId="29548D1B" w14:textId="77777777" w:rsidR="008D609E" w:rsidRPr="006D242C" w:rsidRDefault="00FE7922">
      <w:pPr>
        <w:pStyle w:val="Heading1"/>
        <w:jc w:val="left"/>
        <w:rPr>
          <w:sz w:val="40"/>
          <w:lang w:val="en-GB"/>
        </w:rPr>
      </w:pPr>
      <w:bookmarkStart w:id="5" w:name="_Toc21691757"/>
      <w:bookmarkEnd w:id="4"/>
      <w:r w:rsidRPr="006D242C">
        <w:rPr>
          <w:sz w:val="40"/>
          <w:lang w:val="en-GB"/>
        </w:rPr>
        <w:lastRenderedPageBreak/>
        <w:t>Design History</w:t>
      </w:r>
      <w:bookmarkEnd w:id="5"/>
    </w:p>
    <w:p w14:paraId="2BB607B9" w14:textId="77777777" w:rsidR="008D609E" w:rsidRPr="006D242C" w:rsidRDefault="008D609E">
      <w:pPr>
        <w:rPr>
          <w:lang w:val="en-GB"/>
        </w:rPr>
      </w:pPr>
    </w:p>
    <w:p w14:paraId="0152FF8E" w14:textId="77777777" w:rsidR="008D609E" w:rsidRPr="006D242C" w:rsidRDefault="00FE7922">
      <w:pPr>
        <w:rPr>
          <w:lang w:val="en-GB"/>
        </w:rPr>
      </w:pPr>
      <w:r w:rsidRPr="006D242C">
        <w:rPr>
          <w:lang w:val="en-GB"/>
        </w:rPr>
        <w:tab/>
        <w:t>This is a brief explanation of the history of this document.</w:t>
      </w:r>
    </w:p>
    <w:p w14:paraId="682298AA" w14:textId="77777777" w:rsidR="008D609E" w:rsidRPr="006D242C" w:rsidRDefault="008D609E">
      <w:pPr>
        <w:rPr>
          <w:lang w:val="en-GB"/>
        </w:rPr>
      </w:pPr>
    </w:p>
    <w:p w14:paraId="1247A6CD" w14:textId="77777777" w:rsidR="008D609E" w:rsidRPr="006D242C" w:rsidRDefault="00FE7922">
      <w:pPr>
        <w:rPr>
          <w:lang w:val="en-GB"/>
        </w:rPr>
      </w:pPr>
      <w:r w:rsidRPr="006D242C">
        <w:rPr>
          <w:lang w:val="en-GB"/>
        </w:rPr>
        <w:tab/>
        <w:t>In this paragraph describe to the reader what you are trying to achieve with the design history.  It is possible that they don’t know what this is for and you need to explain it to them.</w:t>
      </w:r>
    </w:p>
    <w:p w14:paraId="61D6BAC5" w14:textId="77777777" w:rsidR="008D609E" w:rsidRPr="006D242C" w:rsidRDefault="008D609E">
      <w:pPr>
        <w:rPr>
          <w:lang w:val="en-GB"/>
        </w:rPr>
      </w:pPr>
    </w:p>
    <w:p w14:paraId="05C80F88" w14:textId="77777777" w:rsidR="008D609E" w:rsidRPr="006D242C" w:rsidRDefault="00FE7922">
      <w:pPr>
        <w:pStyle w:val="Heading2"/>
        <w:jc w:val="left"/>
        <w:rPr>
          <w:sz w:val="28"/>
          <w:lang w:val="en-GB"/>
        </w:rPr>
      </w:pPr>
      <w:bookmarkStart w:id="6" w:name="_Toc21691758"/>
      <w:r w:rsidRPr="006D242C">
        <w:rPr>
          <w:sz w:val="28"/>
          <w:lang w:val="en-GB"/>
        </w:rPr>
        <w:t>Version 1.10</w:t>
      </w:r>
      <w:bookmarkEnd w:id="6"/>
    </w:p>
    <w:p w14:paraId="67088076" w14:textId="77777777" w:rsidR="008D609E" w:rsidRPr="006D242C" w:rsidRDefault="008D609E">
      <w:pPr>
        <w:rPr>
          <w:lang w:val="en-GB"/>
        </w:rPr>
      </w:pPr>
    </w:p>
    <w:p w14:paraId="4C352794" w14:textId="77777777" w:rsidR="008D609E" w:rsidRPr="006D242C" w:rsidRDefault="00FE7922">
      <w:pPr>
        <w:rPr>
          <w:lang w:val="en-GB"/>
        </w:rPr>
      </w:pPr>
      <w:r w:rsidRPr="006D242C">
        <w:rPr>
          <w:lang w:val="en-GB"/>
        </w:rPr>
        <w:tab/>
        <w:t>Version 1.10 includes some tuning and tweaking that I did after making my initial pass at the design.  Here is what I changed.</w:t>
      </w:r>
    </w:p>
    <w:p w14:paraId="2E3C2425" w14:textId="77777777" w:rsidR="008D609E" w:rsidRPr="006D242C" w:rsidRDefault="008D609E">
      <w:pPr>
        <w:rPr>
          <w:lang w:val="en-GB"/>
        </w:rPr>
      </w:pPr>
    </w:p>
    <w:p w14:paraId="54436EF0" w14:textId="77777777" w:rsidR="008D609E" w:rsidRPr="006D242C" w:rsidRDefault="00FE7922">
      <w:pPr>
        <w:numPr>
          <w:ilvl w:val="0"/>
          <w:numId w:val="18"/>
        </w:numPr>
        <w:rPr>
          <w:lang w:val="en-GB"/>
        </w:rPr>
      </w:pPr>
      <w:r w:rsidRPr="006D242C">
        <w:rPr>
          <w:lang w:val="en-GB"/>
        </w:rPr>
        <w:t>I rewrote the section about what systems the game runs on.</w:t>
      </w:r>
    </w:p>
    <w:p w14:paraId="3A03E2AD" w14:textId="77777777" w:rsidR="008D609E" w:rsidRPr="006D242C" w:rsidRDefault="00FE7922">
      <w:pPr>
        <w:numPr>
          <w:ilvl w:val="0"/>
          <w:numId w:val="18"/>
        </w:numPr>
        <w:rPr>
          <w:lang w:val="en-GB"/>
        </w:rPr>
      </w:pPr>
      <w:r w:rsidRPr="006D242C">
        <w:rPr>
          <w:lang w:val="en-GB"/>
        </w:rPr>
        <w:t>I incorporated feedback from the team into all parts of the design however no major changes were made.</w:t>
      </w:r>
    </w:p>
    <w:p w14:paraId="421BD97E" w14:textId="77777777" w:rsidR="008D609E" w:rsidRPr="006D242C" w:rsidRDefault="00FE7922">
      <w:pPr>
        <w:numPr>
          <w:ilvl w:val="0"/>
          <w:numId w:val="18"/>
        </w:numPr>
        <w:rPr>
          <w:lang w:val="en-GB"/>
        </w:rPr>
      </w:pPr>
      <w:r w:rsidRPr="006D242C">
        <w:rPr>
          <w:lang w:val="en-GB"/>
        </w:rPr>
        <w:t>Just keep listing your changes like this.</w:t>
      </w:r>
    </w:p>
    <w:p w14:paraId="41739E06" w14:textId="77777777" w:rsidR="008D609E" w:rsidRPr="006D242C" w:rsidRDefault="008D609E">
      <w:pPr>
        <w:rPr>
          <w:lang w:val="en-GB"/>
        </w:rPr>
      </w:pPr>
    </w:p>
    <w:p w14:paraId="0B823190" w14:textId="77777777" w:rsidR="008D609E" w:rsidRPr="006D242C" w:rsidRDefault="00FE7922">
      <w:pPr>
        <w:pStyle w:val="Heading2"/>
        <w:jc w:val="left"/>
        <w:rPr>
          <w:sz w:val="28"/>
          <w:lang w:val="en-GB"/>
        </w:rPr>
      </w:pPr>
      <w:bookmarkStart w:id="7" w:name="_Toc21691759"/>
      <w:r w:rsidRPr="006D242C">
        <w:rPr>
          <w:sz w:val="28"/>
          <w:lang w:val="en-GB"/>
        </w:rPr>
        <w:t>Version 2.00</w:t>
      </w:r>
      <w:bookmarkEnd w:id="7"/>
    </w:p>
    <w:p w14:paraId="1CB40B93" w14:textId="77777777" w:rsidR="008D609E" w:rsidRPr="006D242C" w:rsidRDefault="008D609E">
      <w:pPr>
        <w:rPr>
          <w:lang w:val="en-GB"/>
        </w:rPr>
      </w:pPr>
    </w:p>
    <w:p w14:paraId="422CCAF6" w14:textId="77777777" w:rsidR="008D609E" w:rsidRPr="006D242C" w:rsidRDefault="00FE7922">
      <w:pPr>
        <w:rPr>
          <w:lang w:val="en-GB"/>
        </w:rPr>
      </w:pPr>
      <w:r w:rsidRPr="006D242C">
        <w:rPr>
          <w:lang w:val="en-GB"/>
        </w:rPr>
        <w:tab/>
        <w:t>Version 2.00 is the first version of the design where a major revision has been made now that much more is known about the game.  After many hours of design, many decisions have been made.  Most of these large design decisions are now reflected in this document.</w:t>
      </w:r>
    </w:p>
    <w:p w14:paraId="4B7320EC" w14:textId="77777777" w:rsidR="008D609E" w:rsidRPr="006D242C" w:rsidRDefault="008D609E">
      <w:pPr>
        <w:rPr>
          <w:lang w:val="en-GB"/>
        </w:rPr>
      </w:pPr>
    </w:p>
    <w:p w14:paraId="1AC2EA9C" w14:textId="77777777" w:rsidR="008D609E" w:rsidRPr="006D242C" w:rsidRDefault="00FE7922">
      <w:pPr>
        <w:rPr>
          <w:lang w:val="en-GB"/>
        </w:rPr>
      </w:pPr>
      <w:r w:rsidRPr="006D242C">
        <w:rPr>
          <w:lang w:val="en-GB"/>
        </w:rPr>
        <w:tab/>
        <w:t>Included in the changes are:</w:t>
      </w:r>
    </w:p>
    <w:p w14:paraId="42AF133A" w14:textId="77777777" w:rsidR="008D609E" w:rsidRPr="006D242C" w:rsidRDefault="008D609E">
      <w:pPr>
        <w:rPr>
          <w:lang w:val="en-GB"/>
        </w:rPr>
      </w:pPr>
    </w:p>
    <w:p w14:paraId="51816685" w14:textId="77777777" w:rsidR="008D609E" w:rsidRPr="006D242C" w:rsidRDefault="00FE7922">
      <w:pPr>
        <w:numPr>
          <w:ilvl w:val="0"/>
          <w:numId w:val="6"/>
        </w:numPr>
        <w:rPr>
          <w:lang w:val="en-GB"/>
        </w:rPr>
      </w:pPr>
      <w:r w:rsidRPr="006D242C">
        <w:rPr>
          <w:lang w:val="en-GB"/>
        </w:rPr>
        <w:t>Pairing down of the design scope. (Scope, not design)</w:t>
      </w:r>
    </w:p>
    <w:p w14:paraId="6C46DCF9" w14:textId="77777777" w:rsidR="008D609E" w:rsidRPr="006D242C" w:rsidRDefault="00FE7922">
      <w:pPr>
        <w:numPr>
          <w:ilvl w:val="0"/>
          <w:numId w:val="6"/>
        </w:numPr>
        <w:rPr>
          <w:lang w:val="en-GB"/>
        </w:rPr>
      </w:pPr>
      <w:r w:rsidRPr="006D242C">
        <w:rPr>
          <w:lang w:val="en-GB"/>
        </w:rPr>
        <w:t>More detailed descriptions in many areas, specifically A, B and C.</w:t>
      </w:r>
    </w:p>
    <w:p w14:paraId="7598226E" w14:textId="77777777" w:rsidR="008D609E" w:rsidRPr="006D242C" w:rsidRDefault="00FE7922">
      <w:pPr>
        <w:numPr>
          <w:ilvl w:val="0"/>
          <w:numId w:val="6"/>
        </w:numPr>
        <w:rPr>
          <w:lang w:val="en-GB"/>
        </w:rPr>
      </w:pPr>
      <w:r w:rsidRPr="006D242C">
        <w:rPr>
          <w:lang w:val="en-GB"/>
        </w:rPr>
        <w:t>Story details.</w:t>
      </w:r>
    </w:p>
    <w:p w14:paraId="686DDE67" w14:textId="77777777" w:rsidR="008D609E" w:rsidRPr="006D242C" w:rsidRDefault="00FE7922">
      <w:pPr>
        <w:numPr>
          <w:ilvl w:val="0"/>
          <w:numId w:val="6"/>
        </w:numPr>
        <w:rPr>
          <w:lang w:val="en-GB"/>
        </w:rPr>
      </w:pPr>
      <w:r w:rsidRPr="006D242C">
        <w:rPr>
          <w:lang w:val="en-GB"/>
        </w:rPr>
        <w:t>World layout and design.</w:t>
      </w:r>
    </w:p>
    <w:p w14:paraId="59FA0CC7" w14:textId="77777777" w:rsidR="008D609E" w:rsidRPr="006D242C" w:rsidRDefault="008D609E">
      <w:pPr>
        <w:rPr>
          <w:lang w:val="en-GB"/>
        </w:rPr>
      </w:pPr>
    </w:p>
    <w:p w14:paraId="68C915B1" w14:textId="77777777" w:rsidR="008D609E" w:rsidRPr="006D242C" w:rsidRDefault="00FE7922">
      <w:pPr>
        <w:pStyle w:val="Heading2"/>
        <w:jc w:val="left"/>
        <w:rPr>
          <w:sz w:val="28"/>
          <w:lang w:val="en-GB"/>
        </w:rPr>
      </w:pPr>
      <w:bookmarkStart w:id="8" w:name="_Toc21691760"/>
      <w:r w:rsidRPr="006D242C">
        <w:rPr>
          <w:sz w:val="28"/>
          <w:lang w:val="en-GB"/>
        </w:rPr>
        <w:t>Version 2.10</w:t>
      </w:r>
      <w:bookmarkEnd w:id="8"/>
    </w:p>
    <w:p w14:paraId="05521A9F" w14:textId="77777777" w:rsidR="008D609E" w:rsidRPr="006D242C" w:rsidRDefault="008D609E">
      <w:pPr>
        <w:rPr>
          <w:lang w:val="en-GB"/>
        </w:rPr>
      </w:pPr>
    </w:p>
    <w:p w14:paraId="39D3E7C8" w14:textId="77777777" w:rsidR="008D609E" w:rsidRPr="006D242C" w:rsidRDefault="00FE7922">
      <w:pPr>
        <w:rPr>
          <w:lang w:val="en-GB"/>
        </w:rPr>
      </w:pPr>
      <w:r w:rsidRPr="006D242C">
        <w:rPr>
          <w:lang w:val="en-GB"/>
        </w:rPr>
        <w:tab/>
        <w:t>Version 2.10 has several small changes over that of version 2.00.  The key areas are in many of the appendixes.</w:t>
      </w:r>
    </w:p>
    <w:p w14:paraId="116FA8F8" w14:textId="77777777" w:rsidR="008D609E" w:rsidRPr="006D242C" w:rsidRDefault="008D609E">
      <w:pPr>
        <w:rPr>
          <w:lang w:val="en-GB"/>
        </w:rPr>
      </w:pPr>
    </w:p>
    <w:p w14:paraId="03B1E63F" w14:textId="77777777" w:rsidR="008D609E" w:rsidRPr="006D242C" w:rsidRDefault="00FE7922">
      <w:pPr>
        <w:rPr>
          <w:lang w:val="en-GB"/>
        </w:rPr>
      </w:pPr>
      <w:r w:rsidRPr="006D242C">
        <w:rPr>
          <w:lang w:val="en-GB"/>
        </w:rPr>
        <w:tab/>
        <w:t>Included in the changes are:</w:t>
      </w:r>
    </w:p>
    <w:p w14:paraId="5ADAC28C" w14:textId="77777777" w:rsidR="008D609E" w:rsidRPr="006D242C" w:rsidRDefault="008D609E">
      <w:pPr>
        <w:rPr>
          <w:lang w:val="en-GB"/>
        </w:rPr>
      </w:pPr>
    </w:p>
    <w:p w14:paraId="15664F87" w14:textId="77777777" w:rsidR="008D609E" w:rsidRPr="006D242C" w:rsidRDefault="00FE7922">
      <w:pPr>
        <w:numPr>
          <w:ilvl w:val="0"/>
          <w:numId w:val="13"/>
        </w:numPr>
        <w:rPr>
          <w:lang w:val="en-GB"/>
        </w:rPr>
      </w:pPr>
      <w:r w:rsidRPr="006D242C">
        <w:rPr>
          <w:lang w:val="en-GB"/>
        </w:rPr>
        <w:t>Minor revisions throughout entire document.</w:t>
      </w:r>
    </w:p>
    <w:p w14:paraId="11059948" w14:textId="77777777" w:rsidR="008D609E" w:rsidRPr="006D242C" w:rsidRDefault="00FE7922">
      <w:pPr>
        <w:numPr>
          <w:ilvl w:val="0"/>
          <w:numId w:val="13"/>
        </w:numPr>
        <w:rPr>
          <w:lang w:val="en-GB"/>
        </w:rPr>
      </w:pPr>
      <w:r w:rsidRPr="006D242C">
        <w:rPr>
          <w:lang w:val="en-GB"/>
        </w:rPr>
        <w:t>Added “User Interface Appendix”.</w:t>
      </w:r>
    </w:p>
    <w:p w14:paraId="1ED60B37" w14:textId="77777777" w:rsidR="008D609E" w:rsidRPr="006D242C" w:rsidRDefault="00FE7922">
      <w:pPr>
        <w:numPr>
          <w:ilvl w:val="0"/>
          <w:numId w:val="13"/>
        </w:numPr>
        <w:rPr>
          <w:lang w:val="en-GB"/>
        </w:rPr>
      </w:pPr>
      <w:r w:rsidRPr="006D242C">
        <w:rPr>
          <w:lang w:val="en-GB"/>
        </w:rPr>
        <w:t>Added “Game Object Properties Appendix”.</w:t>
      </w:r>
    </w:p>
    <w:p w14:paraId="14790F54" w14:textId="77777777" w:rsidR="008D609E" w:rsidRPr="006D242C" w:rsidRDefault="00FE7922">
      <w:pPr>
        <w:numPr>
          <w:ilvl w:val="0"/>
          <w:numId w:val="13"/>
        </w:numPr>
        <w:rPr>
          <w:lang w:val="en-GB"/>
        </w:rPr>
      </w:pPr>
      <w:r w:rsidRPr="006D242C">
        <w:rPr>
          <w:lang w:val="en-GB"/>
        </w:rPr>
        <w:t>Added concept sketch for world.</w:t>
      </w:r>
    </w:p>
    <w:p w14:paraId="034DD4E6" w14:textId="77777777" w:rsidR="008D609E" w:rsidRPr="006D242C" w:rsidRDefault="00FE7922">
      <w:pPr>
        <w:rPr>
          <w:lang w:val="en-GB"/>
        </w:rPr>
      </w:pPr>
      <w:r w:rsidRPr="006D242C">
        <w:rPr>
          <w:lang w:val="en-GB"/>
        </w:rPr>
        <w:br w:type="page"/>
      </w:r>
    </w:p>
    <w:p w14:paraId="5BED24B0" w14:textId="77777777" w:rsidR="008D609E" w:rsidRPr="006D242C" w:rsidRDefault="00FE7922">
      <w:pPr>
        <w:pStyle w:val="Heading1"/>
        <w:jc w:val="left"/>
        <w:rPr>
          <w:lang w:val="en-GB"/>
        </w:rPr>
      </w:pPr>
      <w:bookmarkStart w:id="9" w:name="_Toc21691761"/>
      <w:r w:rsidRPr="006D242C">
        <w:rPr>
          <w:sz w:val="40"/>
          <w:lang w:val="en-GB"/>
        </w:rPr>
        <w:lastRenderedPageBreak/>
        <w:t>Game Overview</w:t>
      </w:r>
      <w:bookmarkEnd w:id="9"/>
    </w:p>
    <w:p w14:paraId="33A5696E" w14:textId="77777777" w:rsidR="008D609E" w:rsidRPr="006D242C" w:rsidRDefault="008D609E">
      <w:pPr>
        <w:rPr>
          <w:lang w:val="en-GB"/>
        </w:rPr>
      </w:pPr>
    </w:p>
    <w:p w14:paraId="6BCA643F" w14:textId="77777777" w:rsidR="008D609E" w:rsidRPr="006D242C" w:rsidRDefault="00FE7922">
      <w:pPr>
        <w:pStyle w:val="Heading2"/>
        <w:jc w:val="left"/>
        <w:rPr>
          <w:sz w:val="28"/>
          <w:lang w:val="en-GB"/>
        </w:rPr>
      </w:pPr>
      <w:bookmarkStart w:id="10" w:name="_Toc21691762"/>
      <w:r w:rsidRPr="006D242C">
        <w:rPr>
          <w:sz w:val="28"/>
          <w:lang w:val="en-GB"/>
        </w:rPr>
        <w:t>Philosophy</w:t>
      </w:r>
      <w:bookmarkEnd w:id="10"/>
    </w:p>
    <w:p w14:paraId="4E74A312" w14:textId="77777777" w:rsidR="008D609E" w:rsidRPr="006D242C" w:rsidRDefault="008D609E">
      <w:pPr>
        <w:rPr>
          <w:lang w:val="en-GB"/>
        </w:rPr>
      </w:pPr>
    </w:p>
    <w:p w14:paraId="6BA0CFD0" w14:textId="77777777" w:rsidR="008D609E" w:rsidRPr="006D242C" w:rsidRDefault="00FE7922">
      <w:pPr>
        <w:pStyle w:val="Heading3"/>
        <w:jc w:val="left"/>
        <w:rPr>
          <w:u w:val="none"/>
          <w:lang w:val="en-GB"/>
        </w:rPr>
      </w:pPr>
      <w:bookmarkStart w:id="11" w:name="_Toc21691763"/>
      <w:r w:rsidRPr="006D242C">
        <w:rPr>
          <w:u w:val="none"/>
          <w:lang w:val="en-GB"/>
        </w:rPr>
        <w:t>Philosophical point #1</w:t>
      </w:r>
      <w:bookmarkEnd w:id="11"/>
    </w:p>
    <w:p w14:paraId="13515C72" w14:textId="77777777" w:rsidR="008D609E" w:rsidRPr="006D242C" w:rsidRDefault="008D609E">
      <w:pPr>
        <w:pStyle w:val="FootnoteText"/>
        <w:rPr>
          <w:lang w:val="en-GB"/>
        </w:rPr>
      </w:pPr>
    </w:p>
    <w:p w14:paraId="33543AE3" w14:textId="77777777" w:rsidR="008D609E" w:rsidRPr="006D242C" w:rsidRDefault="00FE7922">
      <w:pPr>
        <w:rPr>
          <w:lang w:val="en-GB"/>
        </w:rPr>
      </w:pPr>
      <w:r w:rsidRPr="006D242C">
        <w:rPr>
          <w:lang w:val="en-GB"/>
        </w:rPr>
        <w:tab/>
        <w:t>This game is trying to do this and that.  Fundamentally I am trying to achieve something that has never been achieved before.  Or.  This game will not try and change the world.  We are ripping off the competition so exactly that I can’t believe it.  The world will be shocked at how we are using an existing engine with new art.</w:t>
      </w:r>
    </w:p>
    <w:p w14:paraId="4163D627" w14:textId="77777777" w:rsidR="008D609E" w:rsidRPr="006D242C" w:rsidRDefault="008D609E">
      <w:pPr>
        <w:pStyle w:val="FootnoteText"/>
        <w:rPr>
          <w:lang w:val="en-GB"/>
        </w:rPr>
      </w:pPr>
    </w:p>
    <w:p w14:paraId="2E1B7F25" w14:textId="77777777" w:rsidR="008D609E" w:rsidRPr="006D242C" w:rsidRDefault="00FE7922">
      <w:pPr>
        <w:pStyle w:val="Heading3"/>
        <w:jc w:val="left"/>
        <w:rPr>
          <w:u w:val="none"/>
          <w:lang w:val="en-GB"/>
        </w:rPr>
      </w:pPr>
      <w:bookmarkStart w:id="12" w:name="_Toc21691764"/>
      <w:r w:rsidRPr="006D242C">
        <w:rPr>
          <w:u w:val="none"/>
          <w:lang w:val="en-GB"/>
        </w:rPr>
        <w:t>Philosophical point #2</w:t>
      </w:r>
      <w:bookmarkEnd w:id="12"/>
    </w:p>
    <w:p w14:paraId="6FE97446" w14:textId="77777777" w:rsidR="008D609E" w:rsidRPr="006D242C" w:rsidRDefault="008D609E">
      <w:pPr>
        <w:pStyle w:val="FootnoteText"/>
        <w:rPr>
          <w:lang w:val="en-GB"/>
        </w:rPr>
      </w:pPr>
    </w:p>
    <w:p w14:paraId="6A1E865B" w14:textId="77777777" w:rsidR="008D609E" w:rsidRPr="006D242C" w:rsidRDefault="00FE7922">
      <w:pPr>
        <w:rPr>
          <w:lang w:val="en-GB"/>
        </w:rPr>
      </w:pPr>
      <w:r w:rsidRPr="006D242C">
        <w:rPr>
          <w:lang w:val="en-GB"/>
        </w:rPr>
        <w:tab/>
        <w:t xml:space="preserve">Our game only runs on Compaq computers.  The reason for this is such and such.  We believe the world is coming to </w:t>
      </w:r>
      <w:proofErr w:type="spellStart"/>
      <w:r w:rsidRPr="006D242C">
        <w:rPr>
          <w:lang w:val="en-GB"/>
        </w:rPr>
        <w:t>and</w:t>
      </w:r>
      <w:proofErr w:type="spellEnd"/>
      <w:r w:rsidRPr="006D242C">
        <w:rPr>
          <w:lang w:val="en-GB"/>
        </w:rPr>
        <w:t xml:space="preserve"> end anyhow so what difference does it make?</w:t>
      </w:r>
    </w:p>
    <w:p w14:paraId="301544AD" w14:textId="77777777" w:rsidR="008D609E" w:rsidRPr="006D242C" w:rsidRDefault="008D609E">
      <w:pPr>
        <w:rPr>
          <w:lang w:val="en-GB"/>
        </w:rPr>
      </w:pPr>
    </w:p>
    <w:p w14:paraId="3AF85EBD" w14:textId="77777777" w:rsidR="008D609E" w:rsidRPr="006D242C" w:rsidRDefault="00FE7922">
      <w:pPr>
        <w:pStyle w:val="Heading3"/>
        <w:jc w:val="left"/>
        <w:rPr>
          <w:u w:val="none"/>
          <w:lang w:val="en-GB"/>
        </w:rPr>
      </w:pPr>
      <w:bookmarkStart w:id="13" w:name="_Toc21691765"/>
      <w:r w:rsidRPr="006D242C">
        <w:rPr>
          <w:u w:val="none"/>
          <w:lang w:val="en-GB"/>
        </w:rPr>
        <w:t>Philosophical point #3</w:t>
      </w:r>
      <w:bookmarkEnd w:id="13"/>
    </w:p>
    <w:p w14:paraId="655753D9" w14:textId="77777777" w:rsidR="008D609E" w:rsidRPr="006D242C" w:rsidRDefault="008D609E">
      <w:pPr>
        <w:pStyle w:val="FootnoteText"/>
        <w:rPr>
          <w:lang w:val="en-GB"/>
        </w:rPr>
      </w:pPr>
    </w:p>
    <w:p w14:paraId="623887D8" w14:textId="77777777" w:rsidR="008D609E" w:rsidRPr="006D242C" w:rsidRDefault="00FE7922">
      <w:pPr>
        <w:rPr>
          <w:lang w:val="en-GB"/>
        </w:rPr>
      </w:pPr>
      <w:r w:rsidRPr="006D242C">
        <w:rPr>
          <w:lang w:val="en-GB"/>
        </w:rPr>
        <w:tab/>
        <w:t>When you create some of these overarching philosophical points about your design, say whatever you want.  Also, feel free to change it to “My game design goals” or whatever you like to call it.</w:t>
      </w:r>
    </w:p>
    <w:p w14:paraId="2DC04568" w14:textId="77777777" w:rsidR="008D609E" w:rsidRPr="006D242C" w:rsidRDefault="008D609E">
      <w:pPr>
        <w:pStyle w:val="FootnoteText"/>
        <w:rPr>
          <w:lang w:val="en-GB"/>
        </w:rPr>
      </w:pPr>
    </w:p>
    <w:p w14:paraId="44337BC0" w14:textId="77777777" w:rsidR="008D609E" w:rsidRPr="006D242C" w:rsidRDefault="00FE7922">
      <w:pPr>
        <w:pStyle w:val="Heading2"/>
        <w:jc w:val="left"/>
        <w:rPr>
          <w:sz w:val="28"/>
          <w:lang w:val="en-GB"/>
        </w:rPr>
      </w:pPr>
      <w:bookmarkStart w:id="14" w:name="_Toc21691766"/>
      <w:r w:rsidRPr="006D242C">
        <w:rPr>
          <w:sz w:val="28"/>
          <w:lang w:val="en-GB"/>
        </w:rPr>
        <w:t>Common Questions</w:t>
      </w:r>
      <w:bookmarkEnd w:id="14"/>
    </w:p>
    <w:p w14:paraId="061F4DD8" w14:textId="77777777" w:rsidR="008D609E" w:rsidRPr="006D242C" w:rsidRDefault="008D609E">
      <w:pPr>
        <w:rPr>
          <w:lang w:val="en-GB"/>
        </w:rPr>
      </w:pPr>
    </w:p>
    <w:p w14:paraId="79FA09D1" w14:textId="77777777" w:rsidR="008D609E" w:rsidRPr="006D242C" w:rsidRDefault="00FE7922">
      <w:pPr>
        <w:pStyle w:val="Heading3"/>
        <w:jc w:val="left"/>
        <w:rPr>
          <w:u w:val="none"/>
          <w:lang w:val="en-GB"/>
        </w:rPr>
      </w:pPr>
      <w:bookmarkStart w:id="15" w:name="_Toc21691767"/>
      <w:r w:rsidRPr="006D242C">
        <w:rPr>
          <w:u w:val="none"/>
          <w:lang w:val="en-GB"/>
        </w:rPr>
        <w:t>What is the game?</w:t>
      </w:r>
      <w:bookmarkEnd w:id="15"/>
    </w:p>
    <w:p w14:paraId="08579988" w14:textId="77777777" w:rsidR="008D609E" w:rsidRPr="006D242C" w:rsidRDefault="008D609E">
      <w:pPr>
        <w:rPr>
          <w:lang w:val="en-GB"/>
        </w:rPr>
      </w:pPr>
    </w:p>
    <w:p w14:paraId="23A99A99" w14:textId="77777777" w:rsidR="008D609E" w:rsidRPr="006D242C" w:rsidRDefault="00FE7922">
      <w:pPr>
        <w:ind w:firstLine="720"/>
        <w:rPr>
          <w:lang w:val="en-GB"/>
        </w:rPr>
      </w:pPr>
      <w:r w:rsidRPr="006D242C">
        <w:rPr>
          <w:lang w:val="en-GB"/>
        </w:rPr>
        <w:t>Describe the game is a paragraph.  This is the answer to the most common question that you will be asked.  What are you working on?</w:t>
      </w:r>
    </w:p>
    <w:p w14:paraId="3C9CAF28" w14:textId="77777777" w:rsidR="008D609E" w:rsidRPr="006D242C" w:rsidRDefault="008D609E">
      <w:pPr>
        <w:rPr>
          <w:lang w:val="en-GB"/>
        </w:rPr>
      </w:pPr>
    </w:p>
    <w:p w14:paraId="61F8679F" w14:textId="77777777" w:rsidR="008D609E" w:rsidRPr="006D242C" w:rsidRDefault="00FE7922">
      <w:pPr>
        <w:pStyle w:val="Heading3"/>
        <w:jc w:val="left"/>
        <w:rPr>
          <w:u w:val="none"/>
          <w:lang w:val="en-GB"/>
        </w:rPr>
      </w:pPr>
      <w:bookmarkStart w:id="16" w:name="_Toc21691768"/>
      <w:r w:rsidRPr="006D242C">
        <w:rPr>
          <w:u w:val="none"/>
          <w:lang w:val="en-GB"/>
        </w:rPr>
        <w:t xml:space="preserve">Why </w:t>
      </w:r>
      <w:proofErr w:type="gramStart"/>
      <w:r w:rsidRPr="006D242C">
        <w:rPr>
          <w:u w:val="none"/>
          <w:lang w:val="en-GB"/>
        </w:rPr>
        <w:t>create</w:t>
      </w:r>
      <w:proofErr w:type="gramEnd"/>
      <w:r w:rsidRPr="006D242C">
        <w:rPr>
          <w:u w:val="none"/>
          <w:lang w:val="en-GB"/>
        </w:rPr>
        <w:t xml:space="preserve"> this game?</w:t>
      </w:r>
      <w:bookmarkEnd w:id="16"/>
    </w:p>
    <w:p w14:paraId="11AC33A7" w14:textId="77777777" w:rsidR="008D609E" w:rsidRPr="006D242C" w:rsidRDefault="008D609E">
      <w:pPr>
        <w:rPr>
          <w:lang w:val="en-GB"/>
        </w:rPr>
      </w:pPr>
    </w:p>
    <w:p w14:paraId="16464EEF" w14:textId="77777777" w:rsidR="008D609E" w:rsidRPr="006D242C" w:rsidRDefault="00FE7922">
      <w:pPr>
        <w:rPr>
          <w:lang w:val="en-GB"/>
        </w:rPr>
      </w:pPr>
      <w:r w:rsidRPr="006D242C">
        <w:rPr>
          <w:lang w:val="en-GB"/>
        </w:rPr>
        <w:tab/>
        <w:t>Why are you creating this game?  Do you love 3D shooters?  Do you think there is a hole in the market for Jell-O tossing midgets?</w:t>
      </w:r>
    </w:p>
    <w:p w14:paraId="224EE252" w14:textId="77777777" w:rsidR="008D609E" w:rsidRPr="006D242C" w:rsidRDefault="008D609E">
      <w:pPr>
        <w:rPr>
          <w:lang w:val="en-GB"/>
        </w:rPr>
      </w:pPr>
    </w:p>
    <w:p w14:paraId="474D1FCE" w14:textId="77777777" w:rsidR="008D609E" w:rsidRPr="006D242C" w:rsidRDefault="00FE7922">
      <w:pPr>
        <w:pStyle w:val="Heading3"/>
        <w:jc w:val="left"/>
        <w:rPr>
          <w:u w:val="none"/>
          <w:lang w:val="en-GB"/>
        </w:rPr>
      </w:pPr>
      <w:bookmarkStart w:id="17" w:name="_Toc21691769"/>
      <w:r w:rsidRPr="006D242C">
        <w:rPr>
          <w:u w:val="none"/>
          <w:lang w:val="en-GB"/>
        </w:rPr>
        <w:t>Where does the game take place?</w:t>
      </w:r>
      <w:bookmarkEnd w:id="17"/>
    </w:p>
    <w:p w14:paraId="74CA0EA1" w14:textId="77777777" w:rsidR="008D609E" w:rsidRPr="006D242C" w:rsidRDefault="008D609E">
      <w:pPr>
        <w:rPr>
          <w:lang w:val="en-GB"/>
        </w:rPr>
      </w:pPr>
    </w:p>
    <w:p w14:paraId="06A02CCE" w14:textId="77777777" w:rsidR="008D609E" w:rsidRPr="006D242C" w:rsidRDefault="00FE7922">
      <w:pPr>
        <w:rPr>
          <w:lang w:val="en-GB"/>
        </w:rPr>
      </w:pPr>
      <w:r w:rsidRPr="006D242C">
        <w:rPr>
          <w:lang w:val="en-GB"/>
        </w:rPr>
        <w:tab/>
        <w:t>Describe the world that your game takes place in.  Simple as that.  Help frame it in the reader’s mind by spending a few sentences on it here.  You can go into lengthy detail later in a section solely dedicated to describing the world.  Remember that we want to keep this part of the design light and readable.</w:t>
      </w:r>
    </w:p>
    <w:p w14:paraId="49E3871E" w14:textId="77777777" w:rsidR="008D609E" w:rsidRPr="006D242C" w:rsidRDefault="008D609E">
      <w:pPr>
        <w:pStyle w:val="Footer"/>
        <w:tabs>
          <w:tab w:val="clear" w:pos="4320"/>
          <w:tab w:val="clear" w:pos="8640"/>
        </w:tabs>
        <w:rPr>
          <w:lang w:val="en-GB"/>
        </w:rPr>
      </w:pPr>
    </w:p>
    <w:p w14:paraId="38C37126" w14:textId="77777777" w:rsidR="008D609E" w:rsidRPr="006D242C" w:rsidRDefault="00FE7922">
      <w:pPr>
        <w:pStyle w:val="Heading3"/>
        <w:jc w:val="left"/>
        <w:rPr>
          <w:u w:val="none"/>
          <w:lang w:val="en-GB"/>
        </w:rPr>
      </w:pPr>
      <w:bookmarkStart w:id="18" w:name="_Toc21691770"/>
      <w:r w:rsidRPr="006D242C">
        <w:rPr>
          <w:u w:val="none"/>
          <w:lang w:val="en-GB"/>
        </w:rPr>
        <w:t>What do I control?</w:t>
      </w:r>
      <w:bookmarkEnd w:id="18"/>
    </w:p>
    <w:p w14:paraId="3CD8A42F" w14:textId="77777777" w:rsidR="008D609E" w:rsidRPr="006D242C" w:rsidRDefault="008D609E">
      <w:pPr>
        <w:rPr>
          <w:lang w:val="en-GB"/>
        </w:rPr>
      </w:pPr>
    </w:p>
    <w:p w14:paraId="5E1F6FB2" w14:textId="77777777" w:rsidR="008D609E" w:rsidRPr="006D242C" w:rsidRDefault="00FE7922">
      <w:pPr>
        <w:rPr>
          <w:lang w:val="en-GB"/>
        </w:rPr>
      </w:pPr>
      <w:r w:rsidRPr="006D242C">
        <w:rPr>
          <w:lang w:val="en-GB"/>
        </w:rPr>
        <w:tab/>
        <w:t xml:space="preserve">Describe what the player will control.  You will </w:t>
      </w:r>
      <w:proofErr w:type="gramStart"/>
      <w:r w:rsidRPr="006D242C">
        <w:rPr>
          <w:lang w:val="en-GB"/>
        </w:rPr>
        <w:t>be in charge of</w:t>
      </w:r>
      <w:proofErr w:type="gramEnd"/>
      <w:r w:rsidRPr="006D242C">
        <w:rPr>
          <w:lang w:val="en-GB"/>
        </w:rPr>
        <w:t xml:space="preserve"> a band of rabid mutant fiddle players.  If you </w:t>
      </w:r>
      <w:proofErr w:type="gramStart"/>
      <w:r w:rsidRPr="006D242C">
        <w:rPr>
          <w:lang w:val="en-GB"/>
        </w:rPr>
        <w:t>want</w:t>
      </w:r>
      <w:proofErr w:type="gramEnd"/>
      <w:r w:rsidRPr="006D242C">
        <w:rPr>
          <w:lang w:val="en-GB"/>
        </w:rPr>
        <w:t xml:space="preserve"> you can switch on the AI and turn it into a fish bowl simulation.</w:t>
      </w:r>
    </w:p>
    <w:p w14:paraId="770CEA95" w14:textId="77777777" w:rsidR="008D609E" w:rsidRPr="006D242C" w:rsidRDefault="008D609E">
      <w:pPr>
        <w:rPr>
          <w:lang w:val="en-GB"/>
        </w:rPr>
      </w:pPr>
    </w:p>
    <w:p w14:paraId="45905E0C" w14:textId="77777777" w:rsidR="008D609E" w:rsidRPr="006D242C" w:rsidRDefault="00FE7922">
      <w:pPr>
        <w:pStyle w:val="Heading3"/>
        <w:jc w:val="left"/>
        <w:rPr>
          <w:u w:val="none"/>
          <w:lang w:val="en-GB"/>
        </w:rPr>
      </w:pPr>
      <w:bookmarkStart w:id="19" w:name="_Toc21691771"/>
      <w:r w:rsidRPr="006D242C">
        <w:rPr>
          <w:u w:val="none"/>
          <w:lang w:val="en-GB"/>
        </w:rPr>
        <w:t>How many characters do I control?</w:t>
      </w:r>
      <w:bookmarkEnd w:id="19"/>
    </w:p>
    <w:p w14:paraId="4E74DF61" w14:textId="77777777" w:rsidR="008D609E" w:rsidRPr="006D242C" w:rsidRDefault="008D609E">
      <w:pPr>
        <w:rPr>
          <w:lang w:val="en-GB"/>
        </w:rPr>
      </w:pPr>
    </w:p>
    <w:p w14:paraId="74AA7117" w14:textId="77777777" w:rsidR="008D609E" w:rsidRPr="006D242C" w:rsidRDefault="00FE7922">
      <w:pPr>
        <w:rPr>
          <w:lang w:val="en-GB"/>
        </w:rPr>
      </w:pPr>
      <w:r w:rsidRPr="006D242C">
        <w:rPr>
          <w:lang w:val="en-GB"/>
        </w:rPr>
        <w:tab/>
        <w:t>If this applies talk a little more about the control choices.  Remember to add answers to questions that you think the reader will ask.  This is totally dependent on your design.</w:t>
      </w:r>
    </w:p>
    <w:p w14:paraId="49C16BED" w14:textId="77777777" w:rsidR="008D609E" w:rsidRPr="006D242C" w:rsidRDefault="008D609E">
      <w:pPr>
        <w:rPr>
          <w:lang w:val="en-GB"/>
        </w:rPr>
      </w:pPr>
    </w:p>
    <w:p w14:paraId="1C564495" w14:textId="77777777" w:rsidR="008D609E" w:rsidRPr="006D242C" w:rsidRDefault="008D609E">
      <w:pPr>
        <w:rPr>
          <w:lang w:val="en-GB"/>
        </w:rPr>
      </w:pPr>
    </w:p>
    <w:p w14:paraId="3491C7AB" w14:textId="77777777" w:rsidR="008D609E" w:rsidRPr="006D242C" w:rsidRDefault="008D609E">
      <w:pPr>
        <w:rPr>
          <w:lang w:val="en-GB"/>
        </w:rPr>
      </w:pPr>
    </w:p>
    <w:p w14:paraId="57A5C628" w14:textId="77777777" w:rsidR="008D609E" w:rsidRPr="006D242C" w:rsidRDefault="008D609E">
      <w:pPr>
        <w:rPr>
          <w:lang w:val="en-GB"/>
        </w:rPr>
      </w:pPr>
    </w:p>
    <w:p w14:paraId="0DAFE0F9" w14:textId="77777777" w:rsidR="008D609E" w:rsidRPr="006D242C" w:rsidRDefault="00FE7922">
      <w:pPr>
        <w:pStyle w:val="Heading3"/>
        <w:jc w:val="left"/>
        <w:rPr>
          <w:u w:val="none"/>
          <w:lang w:val="en-GB"/>
        </w:rPr>
      </w:pPr>
      <w:bookmarkStart w:id="20" w:name="_Toc21691772"/>
      <w:r w:rsidRPr="006D242C">
        <w:rPr>
          <w:u w:val="none"/>
          <w:lang w:val="en-GB"/>
        </w:rPr>
        <w:lastRenderedPageBreak/>
        <w:t xml:space="preserve">What is the </w:t>
      </w:r>
      <w:proofErr w:type="gramStart"/>
      <w:r w:rsidRPr="006D242C">
        <w:rPr>
          <w:u w:val="none"/>
          <w:lang w:val="en-GB"/>
        </w:rPr>
        <w:t>main focus</w:t>
      </w:r>
      <w:proofErr w:type="gramEnd"/>
      <w:r w:rsidRPr="006D242C">
        <w:rPr>
          <w:u w:val="none"/>
          <w:lang w:val="en-GB"/>
        </w:rPr>
        <w:t>?</w:t>
      </w:r>
      <w:bookmarkEnd w:id="20"/>
    </w:p>
    <w:p w14:paraId="2F566E46" w14:textId="77777777" w:rsidR="008D609E" w:rsidRPr="006D242C" w:rsidRDefault="008D609E">
      <w:pPr>
        <w:rPr>
          <w:lang w:val="en-GB"/>
        </w:rPr>
      </w:pPr>
    </w:p>
    <w:p w14:paraId="21D147A7" w14:textId="77777777" w:rsidR="008D609E" w:rsidRPr="006D242C" w:rsidRDefault="00FE7922">
      <w:pPr>
        <w:rPr>
          <w:lang w:val="en-GB"/>
        </w:rPr>
      </w:pPr>
      <w:r w:rsidRPr="006D242C">
        <w:rPr>
          <w:lang w:val="en-GB"/>
        </w:rPr>
        <w:tab/>
        <w:t>Now that we know where the game takes place and what the player controls.  What are they supposed to achieve in this world?  Angry fiddle players take over the U.N. building.  Be careful not to add a bunch of salesmanship here.  Your design wants to stay light and informative.</w:t>
      </w:r>
    </w:p>
    <w:p w14:paraId="74B68B6F" w14:textId="77777777" w:rsidR="008D609E" w:rsidRPr="006D242C" w:rsidRDefault="008D609E">
      <w:pPr>
        <w:rPr>
          <w:lang w:val="en-GB"/>
        </w:rPr>
      </w:pPr>
    </w:p>
    <w:p w14:paraId="1A102341" w14:textId="77777777" w:rsidR="008D609E" w:rsidRPr="006D242C" w:rsidRDefault="00FE7922">
      <w:pPr>
        <w:pStyle w:val="Heading3"/>
        <w:jc w:val="left"/>
        <w:rPr>
          <w:u w:val="none"/>
          <w:lang w:val="en-GB"/>
        </w:rPr>
      </w:pPr>
      <w:bookmarkStart w:id="21" w:name="_Toc21691773"/>
      <w:r w:rsidRPr="006D242C">
        <w:rPr>
          <w:u w:val="none"/>
          <w:lang w:val="en-GB"/>
        </w:rPr>
        <w:t>What’s different?</w:t>
      </w:r>
      <w:bookmarkEnd w:id="21"/>
    </w:p>
    <w:p w14:paraId="782526E3" w14:textId="77777777" w:rsidR="008D609E" w:rsidRPr="006D242C" w:rsidRDefault="008D609E">
      <w:pPr>
        <w:rPr>
          <w:lang w:val="en-GB"/>
        </w:rPr>
      </w:pPr>
    </w:p>
    <w:p w14:paraId="4451CE19" w14:textId="77777777" w:rsidR="008D609E" w:rsidRPr="006D242C" w:rsidRDefault="00FE7922">
      <w:pPr>
        <w:ind w:firstLine="720"/>
        <w:rPr>
          <w:lang w:val="en-GB"/>
        </w:rPr>
      </w:pPr>
      <w:r w:rsidRPr="006D242C">
        <w:rPr>
          <w:lang w:val="en-GB"/>
        </w:rPr>
        <w:t>Tell them what is different from the games that are attempting this in the market right now.  This question comes up a lot.</w:t>
      </w:r>
    </w:p>
    <w:p w14:paraId="115C63D6" w14:textId="77777777" w:rsidR="008D609E" w:rsidRPr="006D242C" w:rsidRDefault="00FE7922">
      <w:pPr>
        <w:rPr>
          <w:lang w:val="en-GB"/>
        </w:rPr>
      </w:pPr>
      <w:r w:rsidRPr="006D242C">
        <w:rPr>
          <w:lang w:val="en-GB"/>
        </w:rPr>
        <w:br w:type="page"/>
      </w:r>
    </w:p>
    <w:p w14:paraId="206EB88C" w14:textId="77777777" w:rsidR="008D609E" w:rsidRPr="006D242C" w:rsidRDefault="00FE7922">
      <w:pPr>
        <w:pStyle w:val="Heading1"/>
        <w:rPr>
          <w:sz w:val="52"/>
          <w:lang w:val="en-GB"/>
        </w:rPr>
      </w:pPr>
      <w:bookmarkStart w:id="22" w:name="_Toc21691774"/>
      <w:r w:rsidRPr="006D242C">
        <w:rPr>
          <w:sz w:val="52"/>
          <w:lang w:val="en-GB"/>
        </w:rPr>
        <w:lastRenderedPageBreak/>
        <w:t>Feature Set</w:t>
      </w:r>
      <w:bookmarkEnd w:id="22"/>
    </w:p>
    <w:p w14:paraId="52AAA85A" w14:textId="77777777" w:rsidR="008D609E" w:rsidRPr="006D242C" w:rsidRDefault="008D609E">
      <w:pPr>
        <w:rPr>
          <w:lang w:val="en-GB"/>
        </w:rPr>
      </w:pPr>
    </w:p>
    <w:p w14:paraId="78096832" w14:textId="77777777" w:rsidR="008D609E" w:rsidRPr="006D242C" w:rsidRDefault="00FE7922">
      <w:pPr>
        <w:pStyle w:val="Heading2"/>
        <w:jc w:val="left"/>
        <w:rPr>
          <w:sz w:val="28"/>
          <w:lang w:val="en-GB"/>
        </w:rPr>
      </w:pPr>
      <w:bookmarkStart w:id="23" w:name="_Toc21691775"/>
      <w:r w:rsidRPr="006D242C">
        <w:rPr>
          <w:sz w:val="28"/>
          <w:lang w:val="en-GB"/>
        </w:rPr>
        <w:t>General Features</w:t>
      </w:r>
      <w:bookmarkEnd w:id="23"/>
    </w:p>
    <w:p w14:paraId="1BEF4EC3" w14:textId="77777777" w:rsidR="008D609E" w:rsidRPr="006D242C" w:rsidRDefault="008D609E">
      <w:pPr>
        <w:rPr>
          <w:lang w:val="en-GB"/>
        </w:rPr>
      </w:pPr>
    </w:p>
    <w:p w14:paraId="46AD4769" w14:textId="77777777" w:rsidR="008D609E" w:rsidRPr="006D242C" w:rsidRDefault="00FE7922">
      <w:pPr>
        <w:rPr>
          <w:lang w:val="en-GB"/>
        </w:rPr>
      </w:pPr>
      <w:r w:rsidRPr="006D242C">
        <w:rPr>
          <w:lang w:val="en-GB"/>
        </w:rPr>
        <w:t>Huge world</w:t>
      </w:r>
    </w:p>
    <w:p w14:paraId="0099664F" w14:textId="77777777" w:rsidR="008D609E" w:rsidRPr="006D242C" w:rsidRDefault="00FE7922">
      <w:pPr>
        <w:rPr>
          <w:lang w:val="en-GB"/>
        </w:rPr>
      </w:pPr>
      <w:r w:rsidRPr="006D242C">
        <w:rPr>
          <w:lang w:val="en-GB"/>
        </w:rPr>
        <w:t>Mutant fiddle players</w:t>
      </w:r>
    </w:p>
    <w:p w14:paraId="17F68C0A" w14:textId="77777777" w:rsidR="008D609E" w:rsidRPr="006D242C" w:rsidRDefault="00FE7922">
      <w:pPr>
        <w:rPr>
          <w:lang w:val="en-GB"/>
        </w:rPr>
      </w:pPr>
      <w:r w:rsidRPr="006D242C">
        <w:rPr>
          <w:lang w:val="en-GB"/>
        </w:rPr>
        <w:t>3D graphics</w:t>
      </w:r>
    </w:p>
    <w:p w14:paraId="68671CF8" w14:textId="77777777" w:rsidR="008D609E" w:rsidRPr="006D242C" w:rsidRDefault="00FE7922">
      <w:pPr>
        <w:rPr>
          <w:lang w:val="en-GB"/>
        </w:rPr>
      </w:pPr>
      <w:r w:rsidRPr="006D242C">
        <w:rPr>
          <w:lang w:val="en-GB"/>
        </w:rPr>
        <w:t xml:space="preserve">32-bit </w:t>
      </w:r>
      <w:proofErr w:type="spellStart"/>
      <w:r w:rsidRPr="006D242C">
        <w:rPr>
          <w:lang w:val="en-GB"/>
        </w:rPr>
        <w:t>color</w:t>
      </w:r>
      <w:proofErr w:type="spellEnd"/>
    </w:p>
    <w:p w14:paraId="56CF4A6B" w14:textId="77777777" w:rsidR="008D609E" w:rsidRPr="006D242C" w:rsidRDefault="008D609E">
      <w:pPr>
        <w:rPr>
          <w:lang w:val="en-GB"/>
        </w:rPr>
      </w:pPr>
    </w:p>
    <w:p w14:paraId="6966D7D1" w14:textId="77777777" w:rsidR="008D609E" w:rsidRPr="006D242C" w:rsidRDefault="00FE7922">
      <w:pPr>
        <w:pStyle w:val="Heading2"/>
        <w:jc w:val="left"/>
        <w:rPr>
          <w:sz w:val="28"/>
          <w:lang w:val="en-GB"/>
        </w:rPr>
      </w:pPr>
      <w:bookmarkStart w:id="24" w:name="_Toc21691776"/>
      <w:r w:rsidRPr="006D242C">
        <w:rPr>
          <w:sz w:val="28"/>
          <w:lang w:val="en-GB"/>
        </w:rPr>
        <w:t>Multiplayer Features</w:t>
      </w:r>
      <w:bookmarkEnd w:id="24"/>
    </w:p>
    <w:p w14:paraId="29724AD0" w14:textId="77777777" w:rsidR="008D609E" w:rsidRPr="006D242C" w:rsidRDefault="008D609E">
      <w:pPr>
        <w:rPr>
          <w:lang w:val="en-GB"/>
        </w:rPr>
      </w:pPr>
    </w:p>
    <w:p w14:paraId="20ACD7E5" w14:textId="77777777" w:rsidR="008D609E" w:rsidRPr="006D242C" w:rsidRDefault="00FE7922">
      <w:pPr>
        <w:rPr>
          <w:lang w:val="en-GB"/>
        </w:rPr>
      </w:pPr>
      <w:r w:rsidRPr="006D242C">
        <w:rPr>
          <w:lang w:val="en-GB"/>
        </w:rPr>
        <w:t>Up to 10 million players</w:t>
      </w:r>
    </w:p>
    <w:p w14:paraId="21E326DD" w14:textId="77777777" w:rsidR="008D609E" w:rsidRPr="006D242C" w:rsidRDefault="00FE7922">
      <w:pPr>
        <w:rPr>
          <w:lang w:val="en-GB"/>
        </w:rPr>
      </w:pPr>
      <w:r w:rsidRPr="006D242C">
        <w:rPr>
          <w:lang w:val="en-GB"/>
        </w:rPr>
        <w:t>Easy to find a game</w:t>
      </w:r>
    </w:p>
    <w:p w14:paraId="2256A861" w14:textId="77777777" w:rsidR="008D609E" w:rsidRPr="006D242C" w:rsidRDefault="00FE7922">
      <w:pPr>
        <w:rPr>
          <w:lang w:val="en-GB"/>
        </w:rPr>
      </w:pPr>
      <w:r w:rsidRPr="006D242C">
        <w:rPr>
          <w:lang w:val="en-GB"/>
        </w:rPr>
        <w:t>Easy to find your pal in huge world</w:t>
      </w:r>
    </w:p>
    <w:p w14:paraId="71865EA3" w14:textId="77777777" w:rsidR="008D609E" w:rsidRPr="006D242C" w:rsidRDefault="00FE7922">
      <w:pPr>
        <w:rPr>
          <w:lang w:val="en-GB"/>
        </w:rPr>
      </w:pPr>
      <w:r w:rsidRPr="006D242C">
        <w:rPr>
          <w:lang w:val="en-GB"/>
        </w:rPr>
        <w:t>Can chat over voice link</w:t>
      </w:r>
    </w:p>
    <w:p w14:paraId="4AE98568" w14:textId="77777777" w:rsidR="008D609E" w:rsidRPr="006D242C" w:rsidRDefault="008D609E">
      <w:pPr>
        <w:rPr>
          <w:lang w:val="en-GB"/>
        </w:rPr>
      </w:pPr>
    </w:p>
    <w:p w14:paraId="7BAFB9B9" w14:textId="77777777" w:rsidR="008D609E" w:rsidRPr="006D242C" w:rsidRDefault="00FE7922">
      <w:pPr>
        <w:pStyle w:val="Heading2"/>
        <w:jc w:val="left"/>
        <w:rPr>
          <w:sz w:val="28"/>
          <w:lang w:val="en-GB"/>
        </w:rPr>
      </w:pPr>
      <w:bookmarkStart w:id="25" w:name="_Toc21691777"/>
      <w:r w:rsidRPr="006D242C">
        <w:rPr>
          <w:sz w:val="28"/>
          <w:lang w:val="en-GB"/>
        </w:rPr>
        <w:t>Editor</w:t>
      </w:r>
      <w:bookmarkEnd w:id="25"/>
    </w:p>
    <w:p w14:paraId="1F74F155" w14:textId="77777777" w:rsidR="008D609E" w:rsidRPr="006D242C" w:rsidRDefault="008D609E">
      <w:pPr>
        <w:rPr>
          <w:lang w:val="en-GB"/>
        </w:rPr>
      </w:pPr>
    </w:p>
    <w:p w14:paraId="645B1EEC" w14:textId="77777777" w:rsidR="008D609E" w:rsidRPr="006D242C" w:rsidRDefault="00FE7922">
      <w:pPr>
        <w:rPr>
          <w:lang w:val="en-GB"/>
        </w:rPr>
      </w:pPr>
      <w:r w:rsidRPr="006D242C">
        <w:rPr>
          <w:lang w:val="en-GB"/>
        </w:rPr>
        <w:t>Comes with world editor</w:t>
      </w:r>
    </w:p>
    <w:p w14:paraId="16BE23CC" w14:textId="77777777" w:rsidR="008D609E" w:rsidRPr="006D242C" w:rsidRDefault="00FE7922">
      <w:pPr>
        <w:rPr>
          <w:lang w:val="en-GB"/>
        </w:rPr>
      </w:pPr>
      <w:r w:rsidRPr="006D242C">
        <w:rPr>
          <w:lang w:val="en-GB"/>
        </w:rPr>
        <w:t>Get levels from internet</w:t>
      </w:r>
    </w:p>
    <w:p w14:paraId="176FF758" w14:textId="77777777" w:rsidR="008D609E" w:rsidRPr="006D242C" w:rsidRDefault="00FE7922">
      <w:pPr>
        <w:rPr>
          <w:lang w:val="en-GB"/>
        </w:rPr>
      </w:pPr>
      <w:r w:rsidRPr="006D242C">
        <w:rPr>
          <w:lang w:val="en-GB"/>
        </w:rPr>
        <w:t>Editor is super easy to use</w:t>
      </w:r>
    </w:p>
    <w:p w14:paraId="3D70A138" w14:textId="77777777" w:rsidR="008D609E" w:rsidRPr="006D242C" w:rsidRDefault="008D609E">
      <w:pPr>
        <w:rPr>
          <w:b/>
          <w:lang w:val="en-GB"/>
        </w:rPr>
      </w:pPr>
    </w:p>
    <w:p w14:paraId="24E5A84E" w14:textId="77777777" w:rsidR="008D609E" w:rsidRPr="006D242C" w:rsidRDefault="00FE7922">
      <w:pPr>
        <w:pStyle w:val="Heading2"/>
        <w:jc w:val="left"/>
        <w:rPr>
          <w:sz w:val="28"/>
          <w:lang w:val="en-GB"/>
        </w:rPr>
      </w:pPr>
      <w:bookmarkStart w:id="26" w:name="_Toc21691778"/>
      <w:r w:rsidRPr="006D242C">
        <w:rPr>
          <w:sz w:val="28"/>
          <w:lang w:val="en-GB"/>
        </w:rPr>
        <w:t>Gameplay</w:t>
      </w:r>
      <w:bookmarkEnd w:id="26"/>
    </w:p>
    <w:p w14:paraId="19766C57" w14:textId="77777777" w:rsidR="008D609E" w:rsidRPr="006D242C" w:rsidRDefault="008D609E">
      <w:pPr>
        <w:rPr>
          <w:lang w:val="en-GB"/>
        </w:rPr>
      </w:pPr>
    </w:p>
    <w:p w14:paraId="6F26FB54" w14:textId="77777777" w:rsidR="008D609E" w:rsidRPr="006D242C" w:rsidRDefault="00FE7922">
      <w:pPr>
        <w:rPr>
          <w:lang w:val="en-GB"/>
        </w:rPr>
      </w:pPr>
      <w:bookmarkStart w:id="27" w:name="_Toc426902191"/>
      <w:r w:rsidRPr="006D242C">
        <w:rPr>
          <w:lang w:val="en-GB"/>
        </w:rPr>
        <w:t>List stuff here that is key to the gameplay experience</w:t>
      </w:r>
    </w:p>
    <w:p w14:paraId="4584A86C" w14:textId="77777777" w:rsidR="008D609E" w:rsidRPr="006D242C" w:rsidRDefault="00FE7922">
      <w:pPr>
        <w:rPr>
          <w:lang w:val="en-GB"/>
        </w:rPr>
      </w:pPr>
      <w:r w:rsidRPr="006D242C">
        <w:rPr>
          <w:lang w:val="en-GB"/>
        </w:rPr>
        <w:t>List a lot of stuff here</w:t>
      </w:r>
    </w:p>
    <w:p w14:paraId="0D3E0816" w14:textId="77777777" w:rsidR="008D609E" w:rsidRPr="006D242C" w:rsidRDefault="00FE7922">
      <w:pPr>
        <w:rPr>
          <w:lang w:val="en-GB"/>
        </w:rPr>
      </w:pPr>
      <w:r w:rsidRPr="006D242C">
        <w:rPr>
          <w:lang w:val="en-GB"/>
        </w:rPr>
        <w:t>Hey, if you got nothing here, is this game worth doing?</w:t>
      </w:r>
      <w:r w:rsidRPr="006D242C">
        <w:rPr>
          <w:lang w:val="en-GB"/>
        </w:rPr>
        <w:br w:type="page"/>
      </w:r>
    </w:p>
    <w:p w14:paraId="1FC8E718" w14:textId="77777777" w:rsidR="008D609E" w:rsidRPr="006D242C" w:rsidRDefault="00FE7922">
      <w:pPr>
        <w:pStyle w:val="Heading1"/>
        <w:jc w:val="left"/>
        <w:rPr>
          <w:sz w:val="40"/>
          <w:lang w:val="en-GB"/>
        </w:rPr>
      </w:pPr>
      <w:bookmarkStart w:id="28" w:name="_Toc21691779"/>
      <w:r w:rsidRPr="006D242C">
        <w:rPr>
          <w:sz w:val="40"/>
          <w:lang w:val="en-GB"/>
        </w:rPr>
        <w:lastRenderedPageBreak/>
        <w:t>The Game World</w:t>
      </w:r>
      <w:bookmarkEnd w:id="27"/>
      <w:bookmarkEnd w:id="28"/>
    </w:p>
    <w:p w14:paraId="795658E9" w14:textId="77777777" w:rsidR="008D609E" w:rsidRPr="006D242C" w:rsidRDefault="008D609E">
      <w:pPr>
        <w:rPr>
          <w:lang w:val="en-GB"/>
        </w:rPr>
      </w:pPr>
    </w:p>
    <w:p w14:paraId="009DD0A5" w14:textId="77777777" w:rsidR="008D609E" w:rsidRPr="006D242C" w:rsidRDefault="00FE7922">
      <w:pPr>
        <w:pStyle w:val="Heading2"/>
        <w:jc w:val="left"/>
        <w:rPr>
          <w:sz w:val="28"/>
          <w:lang w:val="en-GB"/>
        </w:rPr>
      </w:pPr>
      <w:bookmarkStart w:id="29" w:name="_Toc21691780"/>
      <w:r w:rsidRPr="006D242C">
        <w:rPr>
          <w:sz w:val="28"/>
          <w:lang w:val="en-GB"/>
        </w:rPr>
        <w:t>Overview</w:t>
      </w:r>
      <w:bookmarkEnd w:id="29"/>
    </w:p>
    <w:p w14:paraId="4159EFEE" w14:textId="77777777" w:rsidR="008D609E" w:rsidRPr="006D242C" w:rsidRDefault="008D609E">
      <w:pPr>
        <w:pStyle w:val="FootnoteText"/>
        <w:rPr>
          <w:lang w:val="en-GB"/>
        </w:rPr>
      </w:pPr>
    </w:p>
    <w:p w14:paraId="32565AD3" w14:textId="77777777" w:rsidR="008D609E" w:rsidRPr="006D242C" w:rsidRDefault="00FE7922">
      <w:pPr>
        <w:rPr>
          <w:lang w:val="en-GB"/>
        </w:rPr>
      </w:pPr>
      <w:r w:rsidRPr="006D242C">
        <w:rPr>
          <w:lang w:val="en-GB"/>
        </w:rPr>
        <w:tab/>
        <w:t>Provide an overview to the game world.</w:t>
      </w:r>
    </w:p>
    <w:p w14:paraId="35E71C08" w14:textId="77777777" w:rsidR="008D609E" w:rsidRPr="006D242C" w:rsidRDefault="008D609E">
      <w:pPr>
        <w:rPr>
          <w:lang w:val="en-GB"/>
        </w:rPr>
      </w:pPr>
    </w:p>
    <w:p w14:paraId="7E2B2E67" w14:textId="77777777" w:rsidR="008D609E" w:rsidRPr="006D242C" w:rsidRDefault="00FE7922">
      <w:pPr>
        <w:pStyle w:val="Heading2"/>
        <w:jc w:val="left"/>
        <w:rPr>
          <w:sz w:val="28"/>
          <w:lang w:val="en-GB"/>
        </w:rPr>
      </w:pPr>
      <w:bookmarkStart w:id="30" w:name="_Toc21691781"/>
      <w:r w:rsidRPr="006D242C">
        <w:rPr>
          <w:sz w:val="28"/>
          <w:lang w:val="en-GB"/>
        </w:rPr>
        <w:t>World Feature #1</w:t>
      </w:r>
      <w:bookmarkEnd w:id="30"/>
    </w:p>
    <w:p w14:paraId="59A01AE7" w14:textId="77777777" w:rsidR="008D609E" w:rsidRPr="006D242C" w:rsidRDefault="008D609E">
      <w:pPr>
        <w:pStyle w:val="FootnoteText"/>
        <w:rPr>
          <w:lang w:val="en-GB"/>
        </w:rPr>
      </w:pPr>
    </w:p>
    <w:p w14:paraId="6E3508ED" w14:textId="77777777" w:rsidR="008D609E" w:rsidRPr="006D242C" w:rsidRDefault="00FE7922">
      <w:pPr>
        <w:pStyle w:val="FootnoteText"/>
        <w:rPr>
          <w:lang w:val="en-GB"/>
        </w:rPr>
      </w:pPr>
      <w:r w:rsidRPr="006D242C">
        <w:rPr>
          <w:lang w:val="en-GB"/>
        </w:rPr>
        <w:tab/>
        <w:t>This section is not supposed to be called world feature #1 but is supposed to be titled with some major thing about the world.  This is where you break down what is so great about the game world into component pieces and describe each one.</w:t>
      </w:r>
    </w:p>
    <w:p w14:paraId="03A4535A" w14:textId="77777777" w:rsidR="008D609E" w:rsidRPr="006D242C" w:rsidRDefault="008D609E">
      <w:pPr>
        <w:pStyle w:val="FootnoteText"/>
        <w:rPr>
          <w:lang w:val="en-GB"/>
        </w:rPr>
      </w:pPr>
    </w:p>
    <w:p w14:paraId="521E62DC" w14:textId="77777777" w:rsidR="008D609E" w:rsidRPr="006D242C" w:rsidRDefault="00FE7922">
      <w:pPr>
        <w:pStyle w:val="Heading2"/>
        <w:jc w:val="left"/>
        <w:rPr>
          <w:sz w:val="28"/>
          <w:lang w:val="en-GB"/>
        </w:rPr>
      </w:pPr>
      <w:bookmarkStart w:id="31" w:name="_Toc21691782"/>
      <w:r w:rsidRPr="006D242C">
        <w:rPr>
          <w:sz w:val="28"/>
          <w:lang w:val="en-GB"/>
        </w:rPr>
        <w:t>World Feature #2</w:t>
      </w:r>
      <w:bookmarkEnd w:id="31"/>
    </w:p>
    <w:p w14:paraId="72C3707B" w14:textId="77777777" w:rsidR="008D609E" w:rsidRPr="006D242C" w:rsidRDefault="008D609E">
      <w:pPr>
        <w:rPr>
          <w:lang w:val="en-GB"/>
        </w:rPr>
      </w:pPr>
    </w:p>
    <w:p w14:paraId="4EBF015D" w14:textId="77777777" w:rsidR="008D609E" w:rsidRPr="006D242C" w:rsidRDefault="00FE7922">
      <w:pPr>
        <w:rPr>
          <w:lang w:val="en-GB"/>
        </w:rPr>
      </w:pPr>
      <w:r w:rsidRPr="006D242C">
        <w:rPr>
          <w:lang w:val="en-GB"/>
        </w:rPr>
        <w:tab/>
        <w:t>Same thing here.  Don’t sell too hard.  These features should be awesome and be selling the game on its own.</w:t>
      </w:r>
    </w:p>
    <w:p w14:paraId="10A42F2B" w14:textId="77777777" w:rsidR="008D609E" w:rsidRPr="006D242C" w:rsidRDefault="008D609E">
      <w:pPr>
        <w:rPr>
          <w:lang w:val="en-GB"/>
        </w:rPr>
      </w:pPr>
    </w:p>
    <w:p w14:paraId="05B24B0F" w14:textId="77777777" w:rsidR="008D609E" w:rsidRPr="006D242C" w:rsidRDefault="00FE7922">
      <w:pPr>
        <w:pStyle w:val="Heading2"/>
        <w:jc w:val="left"/>
        <w:rPr>
          <w:sz w:val="28"/>
          <w:lang w:val="en-GB"/>
        </w:rPr>
      </w:pPr>
      <w:bookmarkStart w:id="32" w:name="_Toc426902192"/>
      <w:bookmarkStart w:id="33" w:name="_Toc21691783"/>
      <w:r w:rsidRPr="006D242C">
        <w:rPr>
          <w:sz w:val="28"/>
          <w:lang w:val="en-GB"/>
        </w:rPr>
        <w:t>The Physical World</w:t>
      </w:r>
      <w:bookmarkEnd w:id="32"/>
      <w:bookmarkEnd w:id="33"/>
    </w:p>
    <w:p w14:paraId="23F62809" w14:textId="77777777" w:rsidR="008D609E" w:rsidRPr="006D242C" w:rsidRDefault="008D609E">
      <w:pPr>
        <w:rPr>
          <w:lang w:val="en-GB"/>
        </w:rPr>
      </w:pPr>
    </w:p>
    <w:p w14:paraId="356AB3D7" w14:textId="77777777" w:rsidR="008D609E" w:rsidRPr="006D242C" w:rsidRDefault="00FE7922">
      <w:pPr>
        <w:pStyle w:val="Heading3"/>
        <w:jc w:val="left"/>
        <w:rPr>
          <w:u w:val="none"/>
          <w:lang w:val="en-GB"/>
        </w:rPr>
      </w:pPr>
      <w:bookmarkStart w:id="34" w:name="_Toc21691784"/>
      <w:r w:rsidRPr="006D242C">
        <w:rPr>
          <w:u w:val="none"/>
          <w:lang w:val="en-GB"/>
        </w:rPr>
        <w:t>Overview</w:t>
      </w:r>
      <w:bookmarkEnd w:id="34"/>
    </w:p>
    <w:p w14:paraId="59821F63" w14:textId="77777777" w:rsidR="008D609E" w:rsidRPr="006D242C" w:rsidRDefault="008D609E">
      <w:pPr>
        <w:pStyle w:val="FootnoteText"/>
        <w:rPr>
          <w:lang w:val="en-GB"/>
        </w:rPr>
      </w:pPr>
    </w:p>
    <w:p w14:paraId="6FFB0276" w14:textId="77777777" w:rsidR="008D609E" w:rsidRPr="006D242C" w:rsidRDefault="00FE7922">
      <w:pPr>
        <w:rPr>
          <w:lang w:val="en-GB"/>
        </w:rPr>
      </w:pPr>
      <w:r w:rsidRPr="006D242C">
        <w:rPr>
          <w:lang w:val="en-GB"/>
        </w:rPr>
        <w:tab/>
        <w:t>Describe an overview of the physical world.  Then start talking about the components of the physical world below in each paragraph.</w:t>
      </w:r>
    </w:p>
    <w:p w14:paraId="0B9A5F7B" w14:textId="77777777" w:rsidR="008D609E" w:rsidRPr="006D242C" w:rsidRDefault="008D609E">
      <w:pPr>
        <w:pStyle w:val="FootnoteText"/>
        <w:rPr>
          <w:lang w:val="en-GB"/>
        </w:rPr>
      </w:pPr>
    </w:p>
    <w:p w14:paraId="3C4DB9D7" w14:textId="77777777" w:rsidR="008D609E" w:rsidRPr="006D242C" w:rsidRDefault="00FE7922">
      <w:pPr>
        <w:ind w:firstLine="720"/>
        <w:rPr>
          <w:lang w:val="en-GB"/>
        </w:rPr>
      </w:pPr>
      <w:r w:rsidRPr="006D242C">
        <w:rPr>
          <w:lang w:val="en-GB"/>
        </w:rPr>
        <w:t>The following describes the key components of the physical world.</w:t>
      </w:r>
    </w:p>
    <w:p w14:paraId="0CDF43E0" w14:textId="77777777" w:rsidR="008D609E" w:rsidRPr="006D242C" w:rsidRDefault="008D609E">
      <w:pPr>
        <w:pStyle w:val="FootnoteText"/>
        <w:rPr>
          <w:lang w:val="en-GB"/>
        </w:rPr>
      </w:pPr>
    </w:p>
    <w:p w14:paraId="6C3BA8E3" w14:textId="77777777" w:rsidR="008D609E" w:rsidRPr="006D242C" w:rsidRDefault="00FE7922">
      <w:pPr>
        <w:pStyle w:val="Heading3"/>
        <w:jc w:val="left"/>
        <w:rPr>
          <w:u w:val="none"/>
          <w:lang w:val="en-GB"/>
        </w:rPr>
      </w:pPr>
      <w:bookmarkStart w:id="35" w:name="_Toc21691785"/>
      <w:r w:rsidRPr="006D242C">
        <w:rPr>
          <w:u w:val="none"/>
          <w:lang w:val="en-GB"/>
        </w:rPr>
        <w:t>Key Locations</w:t>
      </w:r>
      <w:bookmarkEnd w:id="35"/>
    </w:p>
    <w:p w14:paraId="47CAF55D" w14:textId="77777777" w:rsidR="008D609E" w:rsidRPr="006D242C" w:rsidRDefault="008D609E">
      <w:pPr>
        <w:rPr>
          <w:lang w:val="en-GB"/>
        </w:rPr>
      </w:pPr>
    </w:p>
    <w:p w14:paraId="5033D603" w14:textId="77777777" w:rsidR="008D609E" w:rsidRPr="006D242C" w:rsidRDefault="00FE7922">
      <w:pPr>
        <w:rPr>
          <w:lang w:val="en-GB"/>
        </w:rPr>
      </w:pPr>
      <w:r w:rsidRPr="006D242C">
        <w:rPr>
          <w:lang w:val="en-GB"/>
        </w:rPr>
        <w:tab/>
        <w:t>Describe the key locations in the world here.</w:t>
      </w:r>
    </w:p>
    <w:p w14:paraId="6FA61A23" w14:textId="77777777" w:rsidR="008D609E" w:rsidRPr="006D242C" w:rsidRDefault="008D609E">
      <w:pPr>
        <w:rPr>
          <w:lang w:val="en-GB"/>
        </w:rPr>
      </w:pPr>
    </w:p>
    <w:p w14:paraId="5245A3E1" w14:textId="77777777" w:rsidR="008D609E" w:rsidRPr="006D242C" w:rsidRDefault="00FE7922">
      <w:pPr>
        <w:pStyle w:val="Heading3"/>
        <w:jc w:val="left"/>
        <w:rPr>
          <w:u w:val="none"/>
          <w:lang w:val="en-GB"/>
        </w:rPr>
      </w:pPr>
      <w:bookmarkStart w:id="36" w:name="_Toc21691786"/>
      <w:r w:rsidRPr="006D242C">
        <w:rPr>
          <w:u w:val="none"/>
          <w:lang w:val="en-GB"/>
        </w:rPr>
        <w:t>Travel</w:t>
      </w:r>
      <w:bookmarkEnd w:id="36"/>
    </w:p>
    <w:p w14:paraId="54ACCF9F" w14:textId="77777777" w:rsidR="008D609E" w:rsidRPr="006D242C" w:rsidRDefault="008D609E">
      <w:pPr>
        <w:pStyle w:val="FootnoteText"/>
        <w:rPr>
          <w:lang w:val="en-GB"/>
        </w:rPr>
      </w:pPr>
    </w:p>
    <w:p w14:paraId="04A5DB49" w14:textId="77777777" w:rsidR="008D609E" w:rsidRPr="006D242C" w:rsidRDefault="00FE7922">
      <w:pPr>
        <w:rPr>
          <w:lang w:val="en-GB"/>
        </w:rPr>
      </w:pPr>
      <w:r w:rsidRPr="006D242C">
        <w:rPr>
          <w:lang w:val="en-GB"/>
        </w:rPr>
        <w:tab/>
        <w:t>Describe how the player moves characters around in the world.</w:t>
      </w:r>
    </w:p>
    <w:p w14:paraId="69DA2ECC" w14:textId="77777777" w:rsidR="008D609E" w:rsidRPr="006D242C" w:rsidRDefault="008D609E">
      <w:pPr>
        <w:rPr>
          <w:lang w:val="en-GB"/>
        </w:rPr>
      </w:pPr>
    </w:p>
    <w:p w14:paraId="7242398C" w14:textId="77777777" w:rsidR="008D609E" w:rsidRPr="006D242C" w:rsidRDefault="00FE7922">
      <w:pPr>
        <w:pStyle w:val="Heading3"/>
        <w:jc w:val="left"/>
        <w:rPr>
          <w:u w:val="none"/>
          <w:lang w:val="en-GB"/>
        </w:rPr>
      </w:pPr>
      <w:bookmarkStart w:id="37" w:name="_Toc21691787"/>
      <w:r w:rsidRPr="006D242C">
        <w:rPr>
          <w:u w:val="none"/>
          <w:lang w:val="en-GB"/>
        </w:rPr>
        <w:t>Scale</w:t>
      </w:r>
      <w:bookmarkEnd w:id="37"/>
    </w:p>
    <w:p w14:paraId="71A6B035" w14:textId="77777777" w:rsidR="008D609E" w:rsidRPr="006D242C" w:rsidRDefault="008D609E">
      <w:pPr>
        <w:rPr>
          <w:lang w:val="en-GB"/>
        </w:rPr>
      </w:pPr>
    </w:p>
    <w:p w14:paraId="22C2E74D" w14:textId="77777777" w:rsidR="008D609E" w:rsidRPr="006D242C" w:rsidRDefault="00FE7922">
      <w:pPr>
        <w:rPr>
          <w:lang w:val="en-GB"/>
        </w:rPr>
      </w:pPr>
      <w:r w:rsidRPr="006D242C">
        <w:rPr>
          <w:lang w:val="en-GB"/>
        </w:rPr>
        <w:tab/>
        <w:t>Describe the scale that you will use to represent the world.  Scale is important!</w:t>
      </w:r>
      <w:r w:rsidRPr="006D242C">
        <w:rPr>
          <w:lang w:val="en-GB"/>
        </w:rPr>
        <w:tab/>
      </w:r>
    </w:p>
    <w:p w14:paraId="2A304D2A" w14:textId="77777777" w:rsidR="008D609E" w:rsidRPr="006D242C" w:rsidRDefault="008D609E">
      <w:pPr>
        <w:rPr>
          <w:lang w:val="en-GB"/>
        </w:rPr>
      </w:pPr>
    </w:p>
    <w:p w14:paraId="1A0D1615" w14:textId="77777777" w:rsidR="008D609E" w:rsidRPr="006D242C" w:rsidRDefault="00FE7922">
      <w:pPr>
        <w:pStyle w:val="Heading3"/>
        <w:jc w:val="left"/>
        <w:rPr>
          <w:u w:val="none"/>
          <w:lang w:val="en-GB"/>
        </w:rPr>
      </w:pPr>
      <w:bookmarkStart w:id="38" w:name="_Toc21691788"/>
      <w:r w:rsidRPr="006D242C">
        <w:rPr>
          <w:u w:val="none"/>
          <w:lang w:val="en-GB"/>
        </w:rPr>
        <w:t>Objects</w:t>
      </w:r>
      <w:bookmarkEnd w:id="38"/>
    </w:p>
    <w:p w14:paraId="0314E499" w14:textId="77777777" w:rsidR="008D609E" w:rsidRPr="006D242C" w:rsidRDefault="008D609E">
      <w:pPr>
        <w:rPr>
          <w:lang w:val="en-GB"/>
        </w:rPr>
      </w:pPr>
    </w:p>
    <w:p w14:paraId="53926133" w14:textId="77777777" w:rsidR="008D609E" w:rsidRPr="006D242C" w:rsidRDefault="00FE7922">
      <w:pPr>
        <w:rPr>
          <w:lang w:val="en-GB"/>
        </w:rPr>
      </w:pPr>
      <w:r w:rsidRPr="006D242C">
        <w:rPr>
          <w:lang w:val="en-GB"/>
        </w:rPr>
        <w:tab/>
        <w:t>Describe the different objects that can be found in the world.</w:t>
      </w:r>
    </w:p>
    <w:p w14:paraId="31A7D465" w14:textId="77777777" w:rsidR="008D609E" w:rsidRPr="006D242C" w:rsidRDefault="008D609E">
      <w:pPr>
        <w:rPr>
          <w:lang w:val="en-GB"/>
        </w:rPr>
      </w:pPr>
    </w:p>
    <w:p w14:paraId="0E8C02A2" w14:textId="77777777" w:rsidR="008D609E" w:rsidRPr="006D242C" w:rsidRDefault="00FE7922">
      <w:pPr>
        <w:ind w:firstLine="720"/>
        <w:rPr>
          <w:lang w:val="en-GB"/>
        </w:rPr>
      </w:pPr>
      <w:r w:rsidRPr="006D242C">
        <w:rPr>
          <w:lang w:val="en-GB"/>
        </w:rPr>
        <w:t>See the “Objects Appendix” for a list of all the objects found in the world.</w:t>
      </w:r>
    </w:p>
    <w:p w14:paraId="2C4DAF75" w14:textId="77777777" w:rsidR="008D609E" w:rsidRPr="006D242C" w:rsidRDefault="008D609E">
      <w:pPr>
        <w:rPr>
          <w:lang w:val="en-GB"/>
        </w:rPr>
      </w:pPr>
    </w:p>
    <w:p w14:paraId="3B50F498" w14:textId="77777777" w:rsidR="008D609E" w:rsidRPr="006D242C" w:rsidRDefault="00FE7922">
      <w:pPr>
        <w:pStyle w:val="Heading3"/>
        <w:jc w:val="left"/>
        <w:rPr>
          <w:u w:val="none"/>
          <w:lang w:val="en-GB"/>
        </w:rPr>
      </w:pPr>
      <w:bookmarkStart w:id="39" w:name="_Toc21691789"/>
      <w:r w:rsidRPr="006D242C">
        <w:rPr>
          <w:u w:val="none"/>
          <w:lang w:val="en-GB"/>
        </w:rPr>
        <w:t>Weather</w:t>
      </w:r>
      <w:bookmarkEnd w:id="39"/>
    </w:p>
    <w:p w14:paraId="2BC443EF" w14:textId="77777777" w:rsidR="008D609E" w:rsidRPr="006D242C" w:rsidRDefault="008D609E">
      <w:pPr>
        <w:pStyle w:val="FootnoteText"/>
        <w:rPr>
          <w:lang w:val="en-GB"/>
        </w:rPr>
      </w:pPr>
    </w:p>
    <w:p w14:paraId="236F0410" w14:textId="77777777" w:rsidR="008D609E" w:rsidRPr="006D242C" w:rsidRDefault="00FE7922">
      <w:pPr>
        <w:rPr>
          <w:lang w:val="en-GB"/>
        </w:rPr>
      </w:pPr>
      <w:r w:rsidRPr="006D242C">
        <w:rPr>
          <w:lang w:val="en-GB"/>
        </w:rPr>
        <w:tab/>
        <w:t>Describe what sort of weather will be found in the world, if any.  Otherwise omit this section.  Add sections that apply to your game design.</w:t>
      </w:r>
    </w:p>
    <w:p w14:paraId="74FBA44A" w14:textId="77777777" w:rsidR="008D609E" w:rsidRPr="006D242C" w:rsidRDefault="008D609E">
      <w:pPr>
        <w:rPr>
          <w:lang w:val="en-GB"/>
        </w:rPr>
      </w:pPr>
    </w:p>
    <w:p w14:paraId="74DA99D9" w14:textId="77777777" w:rsidR="008D609E" w:rsidRPr="006D242C" w:rsidRDefault="00FE7922">
      <w:pPr>
        <w:pStyle w:val="Heading3"/>
        <w:jc w:val="left"/>
        <w:rPr>
          <w:u w:val="none"/>
          <w:lang w:val="en-GB"/>
        </w:rPr>
      </w:pPr>
      <w:bookmarkStart w:id="40" w:name="_Toc21691790"/>
      <w:r w:rsidRPr="006D242C">
        <w:rPr>
          <w:u w:val="none"/>
          <w:lang w:val="en-GB"/>
        </w:rPr>
        <w:t>Day and Night</w:t>
      </w:r>
      <w:bookmarkEnd w:id="40"/>
    </w:p>
    <w:p w14:paraId="014D1A7D" w14:textId="77777777" w:rsidR="008D609E" w:rsidRPr="006D242C" w:rsidRDefault="008D609E">
      <w:pPr>
        <w:rPr>
          <w:lang w:val="en-GB"/>
        </w:rPr>
      </w:pPr>
    </w:p>
    <w:p w14:paraId="05FDDC3F" w14:textId="77777777" w:rsidR="008D609E" w:rsidRPr="006D242C" w:rsidRDefault="00FE7922">
      <w:pPr>
        <w:rPr>
          <w:lang w:val="en-GB"/>
        </w:rPr>
      </w:pPr>
      <w:r w:rsidRPr="006D242C">
        <w:rPr>
          <w:lang w:val="en-GB"/>
        </w:rPr>
        <w:tab/>
        <w:t>Does your game have a day and night mode?  If so, describe it here.</w:t>
      </w:r>
    </w:p>
    <w:p w14:paraId="76F6FE27" w14:textId="77777777" w:rsidR="008D609E" w:rsidRPr="006D242C" w:rsidRDefault="008D609E">
      <w:pPr>
        <w:pStyle w:val="FootnoteText"/>
        <w:rPr>
          <w:lang w:val="en-GB"/>
        </w:rPr>
      </w:pPr>
    </w:p>
    <w:p w14:paraId="7C811C60" w14:textId="77777777" w:rsidR="008D609E" w:rsidRPr="006D242C" w:rsidRDefault="00FE7922">
      <w:pPr>
        <w:pStyle w:val="Heading3"/>
        <w:jc w:val="left"/>
        <w:rPr>
          <w:u w:val="none"/>
          <w:lang w:val="en-GB"/>
        </w:rPr>
      </w:pPr>
      <w:bookmarkStart w:id="41" w:name="_Toc21691791"/>
      <w:r w:rsidRPr="006D242C">
        <w:rPr>
          <w:u w:val="none"/>
          <w:lang w:val="en-GB"/>
        </w:rPr>
        <w:lastRenderedPageBreak/>
        <w:t>Time</w:t>
      </w:r>
      <w:bookmarkEnd w:id="41"/>
    </w:p>
    <w:p w14:paraId="002A99B9" w14:textId="77777777" w:rsidR="008D609E" w:rsidRPr="006D242C" w:rsidRDefault="008D609E">
      <w:pPr>
        <w:rPr>
          <w:lang w:val="en-GB"/>
        </w:rPr>
      </w:pPr>
    </w:p>
    <w:p w14:paraId="7D57F1A5" w14:textId="77777777" w:rsidR="008D609E" w:rsidRPr="006D242C" w:rsidRDefault="00FE7922">
      <w:pPr>
        <w:rPr>
          <w:lang w:val="en-GB"/>
        </w:rPr>
      </w:pPr>
      <w:r w:rsidRPr="006D242C">
        <w:rPr>
          <w:lang w:val="en-GB"/>
        </w:rPr>
        <w:tab/>
        <w:t>Describe the way time will work in your game or whatever will be used.</w:t>
      </w:r>
    </w:p>
    <w:p w14:paraId="31DE43ED" w14:textId="77777777" w:rsidR="008D609E" w:rsidRPr="006D242C" w:rsidRDefault="008D609E">
      <w:pPr>
        <w:rPr>
          <w:lang w:val="en-GB"/>
        </w:rPr>
      </w:pPr>
    </w:p>
    <w:p w14:paraId="36E09C10" w14:textId="77777777" w:rsidR="008D609E" w:rsidRPr="006D242C" w:rsidRDefault="00FE7922">
      <w:pPr>
        <w:pStyle w:val="Heading2"/>
        <w:jc w:val="left"/>
        <w:rPr>
          <w:sz w:val="28"/>
          <w:lang w:val="en-GB"/>
        </w:rPr>
      </w:pPr>
      <w:bookmarkStart w:id="42" w:name="_Toc426902193"/>
      <w:bookmarkStart w:id="43" w:name="_Toc21691792"/>
      <w:r w:rsidRPr="006D242C">
        <w:rPr>
          <w:sz w:val="28"/>
          <w:lang w:val="en-GB"/>
        </w:rPr>
        <w:t xml:space="preserve">Rendering </w:t>
      </w:r>
      <w:bookmarkEnd w:id="42"/>
      <w:r w:rsidRPr="006D242C">
        <w:rPr>
          <w:sz w:val="28"/>
          <w:lang w:val="en-GB"/>
        </w:rPr>
        <w:t>System</w:t>
      </w:r>
      <w:bookmarkEnd w:id="43"/>
    </w:p>
    <w:p w14:paraId="61CFD7CB" w14:textId="77777777" w:rsidR="008D609E" w:rsidRPr="006D242C" w:rsidRDefault="008D609E">
      <w:pPr>
        <w:rPr>
          <w:lang w:val="en-GB"/>
        </w:rPr>
      </w:pPr>
    </w:p>
    <w:p w14:paraId="7D96799C" w14:textId="77777777" w:rsidR="008D609E" w:rsidRPr="006D242C" w:rsidRDefault="00FE7922">
      <w:pPr>
        <w:pStyle w:val="Heading3"/>
        <w:jc w:val="left"/>
        <w:rPr>
          <w:u w:val="none"/>
          <w:lang w:val="en-GB"/>
        </w:rPr>
      </w:pPr>
      <w:bookmarkStart w:id="44" w:name="_Toc21691793"/>
      <w:r w:rsidRPr="006D242C">
        <w:rPr>
          <w:u w:val="none"/>
          <w:lang w:val="en-GB"/>
        </w:rPr>
        <w:t>Overview</w:t>
      </w:r>
      <w:bookmarkEnd w:id="44"/>
    </w:p>
    <w:p w14:paraId="10C440F9" w14:textId="77777777" w:rsidR="008D609E" w:rsidRPr="006D242C" w:rsidRDefault="008D609E">
      <w:pPr>
        <w:rPr>
          <w:lang w:val="en-GB"/>
        </w:rPr>
      </w:pPr>
    </w:p>
    <w:p w14:paraId="53FD4821" w14:textId="77777777" w:rsidR="008D609E" w:rsidRPr="006D242C" w:rsidRDefault="00FE7922">
      <w:pPr>
        <w:rPr>
          <w:lang w:val="en-GB"/>
        </w:rPr>
      </w:pPr>
      <w:r w:rsidRPr="006D242C">
        <w:rPr>
          <w:lang w:val="en-GB"/>
        </w:rPr>
        <w:tab/>
        <w:t>Give an overview of how your game will be rendered and then go into detail in the following paragraphs.</w:t>
      </w:r>
    </w:p>
    <w:p w14:paraId="36C4F241" w14:textId="77777777" w:rsidR="008D609E" w:rsidRPr="006D242C" w:rsidRDefault="008D609E">
      <w:pPr>
        <w:pStyle w:val="FootnoteText"/>
        <w:rPr>
          <w:lang w:val="en-GB"/>
        </w:rPr>
      </w:pPr>
    </w:p>
    <w:p w14:paraId="3C8E8067" w14:textId="77777777" w:rsidR="008D609E" w:rsidRPr="006D242C" w:rsidRDefault="00FE7922">
      <w:pPr>
        <w:pStyle w:val="Heading3"/>
        <w:jc w:val="left"/>
        <w:rPr>
          <w:u w:val="none"/>
          <w:lang w:val="en-GB"/>
        </w:rPr>
      </w:pPr>
      <w:bookmarkStart w:id="45" w:name="_Toc21691794"/>
      <w:r w:rsidRPr="006D242C">
        <w:rPr>
          <w:u w:val="none"/>
          <w:lang w:val="en-GB"/>
        </w:rPr>
        <w:t>2D/3D Rendering</w:t>
      </w:r>
      <w:bookmarkEnd w:id="45"/>
    </w:p>
    <w:p w14:paraId="41E0D2A0" w14:textId="77777777" w:rsidR="008D609E" w:rsidRPr="006D242C" w:rsidRDefault="008D609E">
      <w:pPr>
        <w:rPr>
          <w:lang w:val="en-GB"/>
        </w:rPr>
      </w:pPr>
    </w:p>
    <w:p w14:paraId="68FD0A7B" w14:textId="77777777" w:rsidR="008D609E" w:rsidRPr="006D242C" w:rsidRDefault="00FE7922">
      <w:pPr>
        <w:rPr>
          <w:lang w:val="en-GB"/>
        </w:rPr>
      </w:pPr>
      <w:r w:rsidRPr="006D242C">
        <w:rPr>
          <w:lang w:val="en-GB"/>
        </w:rPr>
        <w:tab/>
      </w:r>
      <w:bookmarkStart w:id="46" w:name="_Toc426902194"/>
      <w:r w:rsidRPr="006D242C">
        <w:rPr>
          <w:lang w:val="en-GB"/>
        </w:rPr>
        <w:t>Describe what sort of 2D/3D rendering engine will be used.</w:t>
      </w:r>
    </w:p>
    <w:p w14:paraId="4E880007" w14:textId="77777777" w:rsidR="008D609E" w:rsidRPr="006D242C" w:rsidRDefault="008D609E">
      <w:pPr>
        <w:rPr>
          <w:lang w:val="en-GB"/>
        </w:rPr>
      </w:pPr>
    </w:p>
    <w:p w14:paraId="5275E33C" w14:textId="77777777" w:rsidR="008D609E" w:rsidRPr="006D242C" w:rsidRDefault="00FE7922">
      <w:pPr>
        <w:pStyle w:val="Heading2"/>
        <w:jc w:val="left"/>
        <w:rPr>
          <w:sz w:val="28"/>
          <w:lang w:val="en-GB"/>
        </w:rPr>
      </w:pPr>
      <w:bookmarkStart w:id="47" w:name="_Toc21691795"/>
      <w:bookmarkStart w:id="48" w:name="_Toc426902195"/>
      <w:bookmarkEnd w:id="46"/>
      <w:r w:rsidRPr="006D242C">
        <w:rPr>
          <w:sz w:val="28"/>
          <w:lang w:val="en-GB"/>
        </w:rPr>
        <w:t>Camera</w:t>
      </w:r>
      <w:bookmarkEnd w:id="47"/>
    </w:p>
    <w:p w14:paraId="0F9B54B5" w14:textId="77777777" w:rsidR="008D609E" w:rsidRPr="006D242C" w:rsidRDefault="008D609E">
      <w:pPr>
        <w:rPr>
          <w:lang w:val="en-GB"/>
        </w:rPr>
      </w:pPr>
    </w:p>
    <w:p w14:paraId="550D6A69" w14:textId="77777777" w:rsidR="008D609E" w:rsidRPr="006D242C" w:rsidRDefault="00FE7922">
      <w:pPr>
        <w:pStyle w:val="Heading3"/>
        <w:jc w:val="left"/>
        <w:rPr>
          <w:u w:val="none"/>
          <w:lang w:val="en-GB"/>
        </w:rPr>
      </w:pPr>
      <w:bookmarkStart w:id="49" w:name="_Toc21691796"/>
      <w:r w:rsidRPr="006D242C">
        <w:rPr>
          <w:u w:val="none"/>
          <w:lang w:val="en-GB"/>
        </w:rPr>
        <w:t>Overview</w:t>
      </w:r>
      <w:bookmarkEnd w:id="49"/>
    </w:p>
    <w:p w14:paraId="7EB822FF" w14:textId="77777777" w:rsidR="008D609E" w:rsidRPr="006D242C" w:rsidRDefault="008D609E">
      <w:pPr>
        <w:rPr>
          <w:lang w:val="en-GB"/>
        </w:rPr>
      </w:pPr>
    </w:p>
    <w:p w14:paraId="79237D34" w14:textId="77777777" w:rsidR="008D609E" w:rsidRPr="006D242C" w:rsidRDefault="00FE7922">
      <w:pPr>
        <w:ind w:firstLine="720"/>
        <w:rPr>
          <w:lang w:val="en-GB"/>
        </w:rPr>
      </w:pPr>
      <w:r w:rsidRPr="006D242C">
        <w:rPr>
          <w:lang w:val="en-GB"/>
        </w:rPr>
        <w:t>Describe the way the camera will work and then go into details if the camera is very complicated in sub sections.</w:t>
      </w:r>
    </w:p>
    <w:p w14:paraId="61873BBC" w14:textId="77777777" w:rsidR="008D609E" w:rsidRPr="006D242C" w:rsidRDefault="008D609E">
      <w:pPr>
        <w:rPr>
          <w:lang w:val="en-GB"/>
        </w:rPr>
      </w:pPr>
    </w:p>
    <w:p w14:paraId="1C0B8147" w14:textId="77777777" w:rsidR="008D609E" w:rsidRPr="006D242C" w:rsidRDefault="00FE7922">
      <w:pPr>
        <w:pStyle w:val="Heading3"/>
        <w:jc w:val="left"/>
        <w:rPr>
          <w:u w:val="none"/>
          <w:lang w:val="en-GB"/>
        </w:rPr>
      </w:pPr>
      <w:bookmarkStart w:id="50" w:name="_Toc21691797"/>
      <w:r w:rsidRPr="006D242C">
        <w:rPr>
          <w:u w:val="none"/>
          <w:lang w:val="en-GB"/>
        </w:rPr>
        <w:t>Camera Detail #1</w:t>
      </w:r>
      <w:bookmarkEnd w:id="50"/>
    </w:p>
    <w:p w14:paraId="006B3C71" w14:textId="77777777" w:rsidR="008D609E" w:rsidRPr="006D242C" w:rsidRDefault="008D609E">
      <w:pPr>
        <w:rPr>
          <w:lang w:val="en-GB"/>
        </w:rPr>
      </w:pPr>
    </w:p>
    <w:p w14:paraId="2CFA5EA5" w14:textId="77777777" w:rsidR="008D609E" w:rsidRPr="006D242C" w:rsidRDefault="00FE7922">
      <w:pPr>
        <w:rPr>
          <w:lang w:val="en-GB"/>
        </w:rPr>
      </w:pPr>
      <w:r w:rsidRPr="006D242C">
        <w:rPr>
          <w:lang w:val="en-GB"/>
        </w:rPr>
        <w:tab/>
        <w:t>The camera will move around like this and that.</w:t>
      </w:r>
    </w:p>
    <w:p w14:paraId="1C0D9E23" w14:textId="77777777" w:rsidR="008D609E" w:rsidRPr="006D242C" w:rsidRDefault="008D609E">
      <w:pPr>
        <w:rPr>
          <w:lang w:val="en-GB"/>
        </w:rPr>
      </w:pPr>
    </w:p>
    <w:p w14:paraId="51785A8D" w14:textId="77777777" w:rsidR="008D609E" w:rsidRPr="006D242C" w:rsidRDefault="00FE7922">
      <w:pPr>
        <w:pStyle w:val="Heading3"/>
        <w:jc w:val="left"/>
        <w:rPr>
          <w:sz w:val="28"/>
          <w:lang w:val="en-GB"/>
        </w:rPr>
      </w:pPr>
      <w:bookmarkStart w:id="51" w:name="_Toc21691798"/>
      <w:r w:rsidRPr="006D242C">
        <w:rPr>
          <w:u w:val="none"/>
          <w:lang w:val="en-GB"/>
        </w:rPr>
        <w:t>Camera Detail #2</w:t>
      </w:r>
      <w:bookmarkEnd w:id="51"/>
    </w:p>
    <w:p w14:paraId="1136AD67" w14:textId="77777777" w:rsidR="008D609E" w:rsidRPr="006D242C" w:rsidRDefault="008D609E">
      <w:pPr>
        <w:rPr>
          <w:lang w:val="en-GB"/>
        </w:rPr>
      </w:pPr>
    </w:p>
    <w:p w14:paraId="79A6FFDD" w14:textId="77777777" w:rsidR="008D609E" w:rsidRPr="006D242C" w:rsidRDefault="00FE7922">
      <w:pPr>
        <w:rPr>
          <w:lang w:val="en-GB"/>
        </w:rPr>
      </w:pPr>
      <w:r w:rsidRPr="006D242C">
        <w:rPr>
          <w:lang w:val="en-GB"/>
        </w:rPr>
        <w:tab/>
        <w:t>The camera will sometimes move like this in this special circumstance.</w:t>
      </w:r>
    </w:p>
    <w:p w14:paraId="16B2AB03" w14:textId="77777777" w:rsidR="008D609E" w:rsidRPr="006D242C" w:rsidRDefault="008D609E">
      <w:pPr>
        <w:rPr>
          <w:lang w:val="en-GB"/>
        </w:rPr>
      </w:pPr>
    </w:p>
    <w:p w14:paraId="5F5750F4" w14:textId="77777777" w:rsidR="008D609E" w:rsidRPr="006D242C" w:rsidRDefault="00FE7922">
      <w:pPr>
        <w:pStyle w:val="Heading2"/>
        <w:jc w:val="left"/>
        <w:rPr>
          <w:sz w:val="28"/>
          <w:lang w:val="en-GB"/>
        </w:rPr>
      </w:pPr>
      <w:bookmarkStart w:id="52" w:name="_Toc21691799"/>
      <w:bookmarkEnd w:id="48"/>
      <w:r w:rsidRPr="006D242C">
        <w:rPr>
          <w:sz w:val="28"/>
          <w:lang w:val="en-GB"/>
        </w:rPr>
        <w:t>Game Engine</w:t>
      </w:r>
      <w:bookmarkEnd w:id="52"/>
    </w:p>
    <w:p w14:paraId="33C989B1" w14:textId="77777777" w:rsidR="008D609E" w:rsidRPr="006D242C" w:rsidRDefault="008D609E">
      <w:pPr>
        <w:pStyle w:val="Heading3"/>
        <w:jc w:val="left"/>
        <w:rPr>
          <w:u w:val="none"/>
          <w:lang w:val="en-GB"/>
        </w:rPr>
      </w:pPr>
      <w:bookmarkStart w:id="53" w:name="_Toc426902196"/>
    </w:p>
    <w:p w14:paraId="55B4181A" w14:textId="77777777" w:rsidR="008D609E" w:rsidRPr="006D242C" w:rsidRDefault="00FE7922">
      <w:pPr>
        <w:pStyle w:val="Heading3"/>
        <w:jc w:val="left"/>
        <w:rPr>
          <w:sz w:val="28"/>
          <w:lang w:val="en-GB"/>
        </w:rPr>
      </w:pPr>
      <w:bookmarkStart w:id="54" w:name="_Toc21691800"/>
      <w:r w:rsidRPr="006D242C">
        <w:rPr>
          <w:u w:val="none"/>
          <w:lang w:val="en-GB"/>
        </w:rPr>
        <w:t>Overview</w:t>
      </w:r>
      <w:bookmarkEnd w:id="54"/>
    </w:p>
    <w:p w14:paraId="790D7E40" w14:textId="77777777" w:rsidR="008D609E" w:rsidRPr="006D242C" w:rsidRDefault="008D609E">
      <w:pPr>
        <w:rPr>
          <w:lang w:val="en-GB"/>
        </w:rPr>
      </w:pPr>
    </w:p>
    <w:p w14:paraId="6032DB43" w14:textId="7696C50F" w:rsidR="00546FFB" w:rsidRPr="006D242C" w:rsidRDefault="00FE7922" w:rsidP="00546FFB">
      <w:pPr>
        <w:rPr>
          <w:lang w:val="en-GB"/>
        </w:rPr>
      </w:pPr>
      <w:r w:rsidRPr="006D242C">
        <w:rPr>
          <w:lang w:val="en-GB"/>
        </w:rPr>
        <w:tab/>
      </w:r>
      <w:r w:rsidR="00546FFB" w:rsidRPr="006D242C">
        <w:rPr>
          <w:lang w:val="en-GB"/>
        </w:rPr>
        <w:t xml:space="preserve">Unreal Engine is one of the most popular game engines in big industry game development. This is due to its ability to be modified enough to create games with more unique experiences, as well as the friendly support it holds to none programmers. Offering </w:t>
      </w:r>
      <w:proofErr w:type="gramStart"/>
      <w:r w:rsidR="00546FFB" w:rsidRPr="006D242C">
        <w:rPr>
          <w:lang w:val="en-GB"/>
        </w:rPr>
        <w:t>all of</w:t>
      </w:r>
      <w:proofErr w:type="gramEnd"/>
      <w:r w:rsidR="00546FFB" w:rsidRPr="006D242C">
        <w:rPr>
          <w:lang w:val="en-GB"/>
        </w:rPr>
        <w:t xml:space="preserve"> the same features as Unity, Unreal also presents a Blueprint system. This allows programmers to develop mechanics and features for good use that can be implemented in a more customisable manner by none programmers. This lets the Engineers design robust mechanics freely without worrying about the none programmers being unable to implement and customise them easily. </w:t>
      </w:r>
    </w:p>
    <w:p w14:paraId="1112BB9A" w14:textId="77777777" w:rsidR="00546FFB" w:rsidRPr="006D242C" w:rsidRDefault="00546FFB" w:rsidP="00546FFB">
      <w:pPr>
        <w:rPr>
          <w:lang w:val="en-GB"/>
        </w:rPr>
      </w:pPr>
    </w:p>
    <w:p w14:paraId="1A127594" w14:textId="16B3ACD5" w:rsidR="00546FFB" w:rsidRPr="006D242C" w:rsidRDefault="00546FFB" w:rsidP="00546FFB">
      <w:pPr>
        <w:rPr>
          <w:lang w:val="en-GB"/>
        </w:rPr>
      </w:pPr>
      <w:r w:rsidRPr="006D242C">
        <w:rPr>
          <w:lang w:val="en-GB"/>
        </w:rPr>
        <w:t>On top of this, Unreal is a strong platform for developing larger scale games. Project Hephaestus is designed with the potential to grow large scale, and the long-term development of the game would be more suited on an engine that would support that whilst delivering unique experiences from mechanics across levels.</w:t>
      </w:r>
    </w:p>
    <w:p w14:paraId="05FA2F77" w14:textId="77777777" w:rsidR="00546FFB" w:rsidRPr="006D242C" w:rsidRDefault="00546FFB" w:rsidP="00546FFB">
      <w:pPr>
        <w:rPr>
          <w:lang w:val="en-GB"/>
        </w:rPr>
      </w:pPr>
    </w:p>
    <w:p w14:paraId="5135793E" w14:textId="77777777" w:rsidR="00546FFB" w:rsidRPr="006D242C" w:rsidRDefault="00546FFB" w:rsidP="00546FFB">
      <w:pPr>
        <w:rPr>
          <w:lang w:val="en-GB"/>
        </w:rPr>
      </w:pPr>
      <w:r w:rsidRPr="006D242C">
        <w:rPr>
          <w:lang w:val="en-GB"/>
        </w:rPr>
        <w:t>For these reasons, prototyping of the game will focus on using Unreal Engine. If there are problems with development on this engine then Unity can be used and tested as an alternative, but development should progress with the intention of using Unreal.</w:t>
      </w:r>
    </w:p>
    <w:p w14:paraId="4E839219" w14:textId="77777777" w:rsidR="008D609E" w:rsidRPr="006D242C" w:rsidRDefault="008D609E">
      <w:pPr>
        <w:rPr>
          <w:lang w:val="en-GB"/>
        </w:rPr>
      </w:pPr>
    </w:p>
    <w:p w14:paraId="28889AC1" w14:textId="77777777" w:rsidR="008D609E" w:rsidRPr="006D242C" w:rsidRDefault="00FE7922">
      <w:pPr>
        <w:pStyle w:val="Heading3"/>
        <w:jc w:val="left"/>
        <w:rPr>
          <w:u w:val="none"/>
          <w:lang w:val="en-GB"/>
        </w:rPr>
      </w:pPr>
      <w:bookmarkStart w:id="55" w:name="_Toc21691801"/>
      <w:r w:rsidRPr="006D242C">
        <w:rPr>
          <w:u w:val="none"/>
          <w:lang w:val="en-GB"/>
        </w:rPr>
        <w:t>Game Engine Detail #1</w:t>
      </w:r>
      <w:bookmarkEnd w:id="55"/>
    </w:p>
    <w:p w14:paraId="1BA5B781" w14:textId="77777777" w:rsidR="008D609E" w:rsidRPr="006D242C" w:rsidRDefault="008D609E">
      <w:pPr>
        <w:rPr>
          <w:lang w:val="en-GB"/>
        </w:rPr>
      </w:pPr>
    </w:p>
    <w:p w14:paraId="3F7D9E17" w14:textId="68987800" w:rsidR="008D609E" w:rsidRPr="006D242C" w:rsidRDefault="00FE7922">
      <w:pPr>
        <w:rPr>
          <w:lang w:val="en-GB"/>
        </w:rPr>
      </w:pPr>
      <w:r w:rsidRPr="006D242C">
        <w:rPr>
          <w:lang w:val="en-GB"/>
        </w:rPr>
        <w:tab/>
      </w:r>
      <w:r w:rsidR="00546FFB" w:rsidRPr="006D242C">
        <w:rPr>
          <w:lang w:val="en-GB"/>
        </w:rPr>
        <w:t>The Engine will support VR and by utilising the Blueprint system it will support the creation of customizable mechanics</w:t>
      </w:r>
    </w:p>
    <w:p w14:paraId="5126A41B" w14:textId="77777777" w:rsidR="008D609E" w:rsidRPr="006D242C" w:rsidRDefault="008D609E">
      <w:pPr>
        <w:rPr>
          <w:lang w:val="en-GB"/>
        </w:rPr>
      </w:pPr>
    </w:p>
    <w:p w14:paraId="52729226" w14:textId="172131AB" w:rsidR="008D609E" w:rsidRPr="006D242C" w:rsidRDefault="00546FFB">
      <w:pPr>
        <w:pStyle w:val="Heading3"/>
        <w:jc w:val="left"/>
        <w:rPr>
          <w:u w:val="none"/>
          <w:lang w:val="en-GB"/>
        </w:rPr>
      </w:pPr>
      <w:r w:rsidRPr="006D242C">
        <w:rPr>
          <w:u w:val="none"/>
          <w:lang w:val="en-GB"/>
        </w:rPr>
        <w:t>Interaction</w:t>
      </w:r>
    </w:p>
    <w:p w14:paraId="105D9CB1" w14:textId="77777777" w:rsidR="008D609E" w:rsidRPr="006D242C" w:rsidRDefault="008D609E">
      <w:pPr>
        <w:rPr>
          <w:lang w:val="en-GB"/>
        </w:rPr>
      </w:pPr>
    </w:p>
    <w:p w14:paraId="7250E074" w14:textId="5A65F798" w:rsidR="008D609E" w:rsidRPr="006D242C" w:rsidRDefault="00FE7922">
      <w:pPr>
        <w:rPr>
          <w:lang w:val="en-GB"/>
        </w:rPr>
      </w:pPr>
      <w:r w:rsidRPr="006D242C">
        <w:rPr>
          <w:lang w:val="en-GB"/>
        </w:rPr>
        <w:tab/>
      </w:r>
      <w:r w:rsidR="00546FFB" w:rsidRPr="006D242C">
        <w:rPr>
          <w:lang w:val="en-GB"/>
        </w:rPr>
        <w:t>The focus will be interactive mechanics in VR. Team members will be able to focus on accurate interactive elements by customising mechanics to suit the current needs between levels.</w:t>
      </w:r>
    </w:p>
    <w:p w14:paraId="23BFBE26" w14:textId="77777777" w:rsidR="008D609E" w:rsidRPr="006D242C" w:rsidRDefault="008D609E">
      <w:pPr>
        <w:rPr>
          <w:lang w:val="en-GB"/>
        </w:rPr>
      </w:pPr>
    </w:p>
    <w:p w14:paraId="0DEE82F6" w14:textId="40E4DF62" w:rsidR="008D609E" w:rsidRPr="006D242C" w:rsidRDefault="00546FFB">
      <w:pPr>
        <w:pStyle w:val="Heading3"/>
        <w:jc w:val="left"/>
        <w:rPr>
          <w:u w:val="none"/>
          <w:lang w:val="en-GB"/>
        </w:rPr>
      </w:pPr>
      <w:r w:rsidRPr="006D242C">
        <w:rPr>
          <w:u w:val="none"/>
          <w:lang w:val="en-GB"/>
        </w:rPr>
        <w:t>Lighting and FX</w:t>
      </w:r>
    </w:p>
    <w:p w14:paraId="1222D1F7" w14:textId="77777777" w:rsidR="008D609E" w:rsidRPr="006D242C" w:rsidRDefault="008D609E">
      <w:pPr>
        <w:rPr>
          <w:lang w:val="en-GB"/>
        </w:rPr>
      </w:pPr>
    </w:p>
    <w:p w14:paraId="5CDDA5DA" w14:textId="7CEB03B6" w:rsidR="008D609E" w:rsidRPr="006D242C" w:rsidRDefault="00FE7922">
      <w:pPr>
        <w:rPr>
          <w:lang w:val="en-GB"/>
        </w:rPr>
      </w:pPr>
      <w:r w:rsidRPr="006D242C">
        <w:rPr>
          <w:lang w:val="en-GB"/>
        </w:rPr>
        <w:tab/>
      </w:r>
      <w:r w:rsidR="00546FFB" w:rsidRPr="006D242C">
        <w:rPr>
          <w:lang w:val="en-GB"/>
        </w:rPr>
        <w:t>Unreal will present strong abilities for high quality lighting and FX to create a more immersive atmosphere</w:t>
      </w:r>
    </w:p>
    <w:p w14:paraId="3E309415" w14:textId="77777777" w:rsidR="008D609E" w:rsidRPr="006D242C" w:rsidRDefault="008D609E">
      <w:pPr>
        <w:rPr>
          <w:lang w:val="en-GB"/>
        </w:rPr>
      </w:pPr>
    </w:p>
    <w:p w14:paraId="68ADB514" w14:textId="77777777" w:rsidR="008D609E" w:rsidRPr="006D242C" w:rsidRDefault="008D609E">
      <w:pPr>
        <w:rPr>
          <w:lang w:val="en-GB"/>
        </w:rPr>
      </w:pPr>
    </w:p>
    <w:p w14:paraId="6B08BD18" w14:textId="77777777" w:rsidR="008D609E" w:rsidRPr="006D242C" w:rsidRDefault="008D609E">
      <w:pPr>
        <w:rPr>
          <w:lang w:val="en-GB"/>
        </w:rPr>
      </w:pPr>
    </w:p>
    <w:p w14:paraId="494B3316" w14:textId="77777777" w:rsidR="008D609E" w:rsidRPr="006D242C" w:rsidRDefault="008D609E">
      <w:pPr>
        <w:rPr>
          <w:lang w:val="en-GB"/>
        </w:rPr>
      </w:pPr>
    </w:p>
    <w:p w14:paraId="64F3A616" w14:textId="77777777" w:rsidR="008D609E" w:rsidRPr="006D242C" w:rsidRDefault="00FE7922">
      <w:pPr>
        <w:pStyle w:val="Heading2"/>
        <w:jc w:val="left"/>
        <w:rPr>
          <w:sz w:val="28"/>
          <w:lang w:val="en-GB"/>
        </w:rPr>
      </w:pPr>
      <w:bookmarkStart w:id="56" w:name="_Toc426902197"/>
      <w:bookmarkStart w:id="57" w:name="_Toc21691804"/>
      <w:bookmarkEnd w:id="53"/>
      <w:r w:rsidRPr="006D242C">
        <w:rPr>
          <w:sz w:val="28"/>
          <w:lang w:val="en-GB"/>
        </w:rPr>
        <w:t>Lighting Models</w:t>
      </w:r>
      <w:bookmarkEnd w:id="56"/>
      <w:bookmarkEnd w:id="57"/>
    </w:p>
    <w:p w14:paraId="723784B0" w14:textId="77777777" w:rsidR="008D609E" w:rsidRPr="006D242C" w:rsidRDefault="008D609E">
      <w:pPr>
        <w:rPr>
          <w:lang w:val="en-GB"/>
        </w:rPr>
      </w:pPr>
    </w:p>
    <w:p w14:paraId="56EA46F4" w14:textId="77777777" w:rsidR="008D609E" w:rsidRPr="006D242C" w:rsidRDefault="00FE7922">
      <w:pPr>
        <w:pStyle w:val="Heading3"/>
        <w:jc w:val="left"/>
        <w:rPr>
          <w:sz w:val="28"/>
          <w:lang w:val="en-GB"/>
        </w:rPr>
      </w:pPr>
      <w:bookmarkStart w:id="58" w:name="_Toc21691805"/>
      <w:r w:rsidRPr="006D242C">
        <w:rPr>
          <w:u w:val="none"/>
          <w:lang w:val="en-GB"/>
        </w:rPr>
        <w:t>Overview</w:t>
      </w:r>
      <w:bookmarkEnd w:id="58"/>
    </w:p>
    <w:p w14:paraId="74B0D195" w14:textId="77777777" w:rsidR="008D609E" w:rsidRPr="006D242C" w:rsidRDefault="008D609E">
      <w:pPr>
        <w:rPr>
          <w:lang w:val="en-GB"/>
        </w:rPr>
      </w:pPr>
    </w:p>
    <w:p w14:paraId="3E654441" w14:textId="77777777" w:rsidR="008D609E" w:rsidRPr="006D242C" w:rsidRDefault="00FE7922">
      <w:pPr>
        <w:rPr>
          <w:lang w:val="en-GB"/>
        </w:rPr>
      </w:pPr>
      <w:r w:rsidRPr="006D242C">
        <w:rPr>
          <w:lang w:val="en-GB"/>
        </w:rPr>
        <w:tab/>
        <w:t>Describe the lighting model you are going to use and then go into the different aspects of it below.</w:t>
      </w:r>
    </w:p>
    <w:p w14:paraId="4DF846A8" w14:textId="77777777" w:rsidR="008D609E" w:rsidRPr="006D242C" w:rsidRDefault="008D609E">
      <w:pPr>
        <w:rPr>
          <w:lang w:val="en-GB"/>
        </w:rPr>
      </w:pPr>
    </w:p>
    <w:p w14:paraId="48BB7B17" w14:textId="77777777" w:rsidR="008D609E" w:rsidRPr="006D242C" w:rsidRDefault="00FE7922">
      <w:pPr>
        <w:pStyle w:val="Heading3"/>
        <w:jc w:val="left"/>
        <w:rPr>
          <w:u w:val="none"/>
          <w:lang w:val="en-GB"/>
        </w:rPr>
      </w:pPr>
      <w:bookmarkStart w:id="59" w:name="_Toc21691806"/>
      <w:r w:rsidRPr="006D242C">
        <w:rPr>
          <w:u w:val="none"/>
          <w:lang w:val="en-GB"/>
        </w:rPr>
        <w:t>Lighting Model Detail #1</w:t>
      </w:r>
      <w:bookmarkEnd w:id="59"/>
    </w:p>
    <w:p w14:paraId="5B6DF5F3" w14:textId="77777777" w:rsidR="008D609E" w:rsidRPr="006D242C" w:rsidRDefault="008D609E">
      <w:pPr>
        <w:rPr>
          <w:lang w:val="en-GB"/>
        </w:rPr>
      </w:pPr>
    </w:p>
    <w:p w14:paraId="248147E4" w14:textId="77777777" w:rsidR="008D609E" w:rsidRPr="006D242C" w:rsidRDefault="00FE7922">
      <w:pPr>
        <w:rPr>
          <w:lang w:val="en-GB"/>
        </w:rPr>
      </w:pPr>
      <w:r w:rsidRPr="006D242C">
        <w:rPr>
          <w:lang w:val="en-GB"/>
        </w:rPr>
        <w:tab/>
        <w:t xml:space="preserve">We are using the </w:t>
      </w:r>
      <w:proofErr w:type="spellStart"/>
      <w:r w:rsidRPr="006D242C">
        <w:rPr>
          <w:lang w:val="en-GB"/>
        </w:rPr>
        <w:t>xyz</w:t>
      </w:r>
      <w:proofErr w:type="spellEnd"/>
      <w:r w:rsidRPr="006D242C">
        <w:rPr>
          <w:lang w:val="en-GB"/>
        </w:rPr>
        <w:t xml:space="preserve"> technique to light our world.</w:t>
      </w:r>
    </w:p>
    <w:p w14:paraId="0EAFBCCA" w14:textId="77777777" w:rsidR="008D609E" w:rsidRPr="006D242C" w:rsidRDefault="008D609E">
      <w:pPr>
        <w:rPr>
          <w:lang w:val="en-GB"/>
        </w:rPr>
      </w:pPr>
    </w:p>
    <w:p w14:paraId="06EA4563" w14:textId="77777777" w:rsidR="008D609E" w:rsidRPr="006D242C" w:rsidRDefault="00FE7922">
      <w:pPr>
        <w:pStyle w:val="Heading3"/>
        <w:jc w:val="left"/>
        <w:rPr>
          <w:sz w:val="28"/>
          <w:lang w:val="en-GB"/>
        </w:rPr>
      </w:pPr>
      <w:bookmarkStart w:id="60" w:name="_Toc21691807"/>
      <w:r w:rsidRPr="006D242C">
        <w:rPr>
          <w:u w:val="none"/>
          <w:lang w:val="en-GB"/>
        </w:rPr>
        <w:t>Lighting Model Detail #2</w:t>
      </w:r>
      <w:bookmarkEnd w:id="60"/>
    </w:p>
    <w:p w14:paraId="64749CB0" w14:textId="77777777" w:rsidR="008D609E" w:rsidRPr="006D242C" w:rsidRDefault="008D609E">
      <w:pPr>
        <w:rPr>
          <w:lang w:val="en-GB"/>
        </w:rPr>
      </w:pPr>
    </w:p>
    <w:p w14:paraId="68ABEED7" w14:textId="77777777" w:rsidR="008D609E" w:rsidRPr="006D242C" w:rsidRDefault="00FE7922">
      <w:pPr>
        <w:rPr>
          <w:lang w:val="en-GB"/>
        </w:rPr>
      </w:pPr>
      <w:r w:rsidRPr="006D242C">
        <w:rPr>
          <w:lang w:val="en-GB"/>
        </w:rPr>
        <w:tab/>
        <w:t>We won’t be lighting the eggplants in the game because they are purple.</w:t>
      </w:r>
      <w:r w:rsidRPr="006D242C">
        <w:rPr>
          <w:lang w:val="en-GB"/>
        </w:rPr>
        <w:br w:type="page"/>
      </w:r>
    </w:p>
    <w:p w14:paraId="26F6A551" w14:textId="77777777" w:rsidR="008D609E" w:rsidRPr="006D242C" w:rsidRDefault="00FE7922">
      <w:pPr>
        <w:pStyle w:val="Heading1"/>
        <w:jc w:val="left"/>
        <w:rPr>
          <w:sz w:val="40"/>
          <w:lang w:val="en-GB"/>
        </w:rPr>
      </w:pPr>
      <w:bookmarkStart w:id="61" w:name="_Toc21691808"/>
      <w:r w:rsidRPr="006D242C">
        <w:rPr>
          <w:sz w:val="40"/>
          <w:lang w:val="en-GB"/>
        </w:rPr>
        <w:lastRenderedPageBreak/>
        <w:t>The World Layout</w:t>
      </w:r>
      <w:bookmarkEnd w:id="61"/>
    </w:p>
    <w:p w14:paraId="5F30EDE3" w14:textId="77777777" w:rsidR="008D609E" w:rsidRPr="006D242C" w:rsidRDefault="008D609E">
      <w:pPr>
        <w:rPr>
          <w:lang w:val="en-GB"/>
        </w:rPr>
      </w:pPr>
    </w:p>
    <w:p w14:paraId="73231905" w14:textId="77777777" w:rsidR="008D609E" w:rsidRPr="006D242C" w:rsidRDefault="00FE7922">
      <w:pPr>
        <w:pStyle w:val="Heading2"/>
        <w:jc w:val="left"/>
        <w:rPr>
          <w:sz w:val="28"/>
          <w:lang w:val="en-GB"/>
        </w:rPr>
      </w:pPr>
      <w:bookmarkStart w:id="62" w:name="_Toc21691809"/>
      <w:r w:rsidRPr="006D242C">
        <w:rPr>
          <w:sz w:val="28"/>
          <w:lang w:val="en-GB"/>
        </w:rPr>
        <w:t>Overview</w:t>
      </w:r>
      <w:bookmarkEnd w:id="62"/>
    </w:p>
    <w:p w14:paraId="2483C2D0" w14:textId="77777777" w:rsidR="008D609E" w:rsidRPr="006D242C" w:rsidRDefault="008D609E">
      <w:pPr>
        <w:rPr>
          <w:lang w:val="en-GB"/>
        </w:rPr>
      </w:pPr>
    </w:p>
    <w:p w14:paraId="6DD571E9" w14:textId="77777777" w:rsidR="008D609E" w:rsidRPr="006D242C" w:rsidRDefault="00FE7922">
      <w:pPr>
        <w:rPr>
          <w:lang w:val="en-GB"/>
        </w:rPr>
      </w:pPr>
      <w:r w:rsidRPr="006D242C">
        <w:rPr>
          <w:lang w:val="en-GB"/>
        </w:rPr>
        <w:tab/>
        <w:t>Provide an overview here.</w:t>
      </w:r>
    </w:p>
    <w:p w14:paraId="307FFB5F" w14:textId="77777777" w:rsidR="008D609E" w:rsidRPr="006D242C" w:rsidRDefault="008D609E">
      <w:pPr>
        <w:rPr>
          <w:lang w:val="en-GB"/>
        </w:rPr>
      </w:pPr>
    </w:p>
    <w:p w14:paraId="38DB2B94" w14:textId="77777777" w:rsidR="008D609E" w:rsidRPr="006D242C" w:rsidRDefault="00FE7922">
      <w:pPr>
        <w:pStyle w:val="Heading2"/>
        <w:jc w:val="left"/>
        <w:rPr>
          <w:sz w:val="28"/>
          <w:lang w:val="en-GB"/>
        </w:rPr>
      </w:pPr>
      <w:bookmarkStart w:id="63" w:name="_Toc21691810"/>
      <w:r w:rsidRPr="006D242C">
        <w:rPr>
          <w:sz w:val="28"/>
          <w:lang w:val="en-GB"/>
        </w:rPr>
        <w:t>World Layout Detail #1</w:t>
      </w:r>
      <w:bookmarkEnd w:id="63"/>
    </w:p>
    <w:p w14:paraId="4B238BDB" w14:textId="77777777" w:rsidR="008D609E" w:rsidRPr="006D242C" w:rsidRDefault="008D609E">
      <w:pPr>
        <w:rPr>
          <w:lang w:val="en-GB"/>
        </w:rPr>
      </w:pPr>
    </w:p>
    <w:p w14:paraId="2DB92827" w14:textId="77777777" w:rsidR="008D609E" w:rsidRPr="006D242C" w:rsidRDefault="00FE7922">
      <w:pPr>
        <w:pStyle w:val="Heading2"/>
        <w:jc w:val="left"/>
        <w:rPr>
          <w:sz w:val="28"/>
          <w:lang w:val="en-GB"/>
        </w:rPr>
      </w:pPr>
      <w:bookmarkStart w:id="64" w:name="_Toc21691811"/>
      <w:r w:rsidRPr="006D242C">
        <w:rPr>
          <w:sz w:val="28"/>
          <w:lang w:val="en-GB"/>
        </w:rPr>
        <w:t>World Layout Detail #2</w:t>
      </w:r>
      <w:bookmarkEnd w:id="64"/>
    </w:p>
    <w:p w14:paraId="3346209B" w14:textId="77777777" w:rsidR="008D609E" w:rsidRPr="006D242C" w:rsidRDefault="00FE7922">
      <w:pPr>
        <w:rPr>
          <w:lang w:val="en-GB"/>
        </w:rPr>
      </w:pPr>
      <w:r w:rsidRPr="006D242C">
        <w:rPr>
          <w:lang w:val="en-GB"/>
        </w:rPr>
        <w:br w:type="page"/>
      </w:r>
    </w:p>
    <w:p w14:paraId="245DBC3E" w14:textId="77777777" w:rsidR="008D609E" w:rsidRPr="006D242C" w:rsidRDefault="00FE7922">
      <w:pPr>
        <w:pStyle w:val="Heading1"/>
        <w:jc w:val="left"/>
        <w:rPr>
          <w:sz w:val="40"/>
          <w:lang w:val="en-GB"/>
        </w:rPr>
      </w:pPr>
      <w:bookmarkStart w:id="65" w:name="_Toc426902199"/>
      <w:bookmarkStart w:id="66" w:name="_Toc21691812"/>
      <w:r w:rsidRPr="006D242C">
        <w:rPr>
          <w:sz w:val="40"/>
          <w:lang w:val="en-GB"/>
        </w:rPr>
        <w:lastRenderedPageBreak/>
        <w:t>Game Characters</w:t>
      </w:r>
      <w:bookmarkEnd w:id="65"/>
      <w:bookmarkEnd w:id="66"/>
    </w:p>
    <w:p w14:paraId="3B0B5983" w14:textId="77777777" w:rsidR="008D609E" w:rsidRPr="006D242C" w:rsidRDefault="008D609E">
      <w:pPr>
        <w:rPr>
          <w:lang w:val="en-GB"/>
        </w:rPr>
      </w:pPr>
    </w:p>
    <w:p w14:paraId="3D75B8E7" w14:textId="77777777" w:rsidR="008D609E" w:rsidRPr="006D242C" w:rsidRDefault="00FE7922">
      <w:pPr>
        <w:pStyle w:val="Heading2"/>
        <w:jc w:val="left"/>
        <w:rPr>
          <w:sz w:val="28"/>
          <w:lang w:val="en-GB"/>
        </w:rPr>
      </w:pPr>
      <w:bookmarkStart w:id="67" w:name="_Toc21691813"/>
      <w:r w:rsidRPr="006D242C">
        <w:rPr>
          <w:sz w:val="28"/>
          <w:lang w:val="en-GB"/>
        </w:rPr>
        <w:t>Overview</w:t>
      </w:r>
      <w:bookmarkEnd w:id="67"/>
    </w:p>
    <w:p w14:paraId="6843463D" w14:textId="77777777" w:rsidR="008D609E" w:rsidRPr="006D242C" w:rsidRDefault="008D609E">
      <w:pPr>
        <w:rPr>
          <w:lang w:val="en-GB"/>
        </w:rPr>
      </w:pPr>
    </w:p>
    <w:p w14:paraId="77EA8792" w14:textId="77777777" w:rsidR="008D609E" w:rsidRPr="006D242C" w:rsidRDefault="00FE7922">
      <w:pPr>
        <w:rPr>
          <w:lang w:val="en-GB"/>
        </w:rPr>
      </w:pPr>
      <w:r w:rsidRPr="006D242C">
        <w:rPr>
          <w:lang w:val="en-GB"/>
        </w:rPr>
        <w:tab/>
        <w:t>Over of what your characters are.</w:t>
      </w:r>
    </w:p>
    <w:p w14:paraId="7B5FDE14" w14:textId="77777777" w:rsidR="008D609E" w:rsidRPr="006D242C" w:rsidRDefault="008D609E">
      <w:pPr>
        <w:rPr>
          <w:lang w:val="en-GB"/>
        </w:rPr>
      </w:pPr>
    </w:p>
    <w:p w14:paraId="27D790CA" w14:textId="77777777" w:rsidR="008D609E" w:rsidRPr="006D242C" w:rsidRDefault="00FE7922">
      <w:pPr>
        <w:pStyle w:val="Heading2"/>
        <w:jc w:val="left"/>
        <w:rPr>
          <w:sz w:val="28"/>
          <w:lang w:val="en-GB"/>
        </w:rPr>
      </w:pPr>
      <w:bookmarkStart w:id="68" w:name="_Toc21691814"/>
      <w:r w:rsidRPr="006D242C">
        <w:rPr>
          <w:sz w:val="28"/>
          <w:lang w:val="en-GB"/>
        </w:rPr>
        <w:t>Creating a Character</w:t>
      </w:r>
      <w:bookmarkEnd w:id="68"/>
    </w:p>
    <w:p w14:paraId="13DA620A" w14:textId="77777777" w:rsidR="008D609E" w:rsidRPr="006D242C" w:rsidRDefault="008D609E">
      <w:pPr>
        <w:rPr>
          <w:lang w:val="en-GB"/>
        </w:rPr>
      </w:pPr>
    </w:p>
    <w:p w14:paraId="3BEFC624" w14:textId="77777777" w:rsidR="008D609E" w:rsidRPr="006D242C" w:rsidRDefault="00FE7922">
      <w:pPr>
        <w:rPr>
          <w:lang w:val="en-GB"/>
        </w:rPr>
      </w:pPr>
      <w:r w:rsidRPr="006D242C">
        <w:rPr>
          <w:lang w:val="en-GB"/>
        </w:rPr>
        <w:tab/>
        <w:t>How you create or personalize your character.</w:t>
      </w:r>
    </w:p>
    <w:p w14:paraId="789128DE" w14:textId="77777777" w:rsidR="008D609E" w:rsidRPr="006D242C" w:rsidRDefault="008D609E">
      <w:pPr>
        <w:rPr>
          <w:lang w:val="en-GB"/>
        </w:rPr>
      </w:pPr>
    </w:p>
    <w:p w14:paraId="73D9CC06" w14:textId="77777777" w:rsidR="008D609E" w:rsidRPr="006D242C" w:rsidRDefault="00FE7922">
      <w:pPr>
        <w:pStyle w:val="Heading2"/>
        <w:jc w:val="left"/>
        <w:rPr>
          <w:sz w:val="28"/>
          <w:lang w:val="en-GB"/>
        </w:rPr>
      </w:pPr>
      <w:bookmarkStart w:id="69" w:name="_Toc21691815"/>
      <w:r w:rsidRPr="006D242C">
        <w:rPr>
          <w:sz w:val="28"/>
          <w:lang w:val="en-GB"/>
        </w:rPr>
        <w:t>Enemies and Monsters</w:t>
      </w:r>
      <w:bookmarkEnd w:id="69"/>
    </w:p>
    <w:p w14:paraId="0574FA4B" w14:textId="77777777" w:rsidR="008D609E" w:rsidRPr="006D242C" w:rsidRDefault="008D609E">
      <w:pPr>
        <w:rPr>
          <w:lang w:val="en-GB"/>
        </w:rPr>
      </w:pPr>
    </w:p>
    <w:p w14:paraId="73B2C950" w14:textId="77777777" w:rsidR="008D609E" w:rsidRPr="006D242C" w:rsidRDefault="00FE7922">
      <w:pPr>
        <w:rPr>
          <w:lang w:val="en-GB"/>
        </w:rPr>
      </w:pPr>
      <w:r w:rsidRPr="006D242C">
        <w:rPr>
          <w:lang w:val="en-GB"/>
        </w:rPr>
        <w:tab/>
        <w:t>Describe enemies or monsters in the world or whomever the player is trying to defeat.  Naturally this depends heavily on your game idea but generally games are about trying to kill something.</w:t>
      </w:r>
      <w:r w:rsidRPr="006D242C">
        <w:rPr>
          <w:lang w:val="en-GB"/>
        </w:rPr>
        <w:br w:type="page"/>
      </w:r>
      <w:bookmarkStart w:id="70" w:name="_Toc426902200"/>
    </w:p>
    <w:p w14:paraId="2CE1F980" w14:textId="77777777" w:rsidR="008D609E" w:rsidRPr="006D242C" w:rsidRDefault="00FE7922">
      <w:pPr>
        <w:pStyle w:val="Heading1"/>
        <w:jc w:val="left"/>
        <w:rPr>
          <w:sz w:val="40"/>
          <w:lang w:val="en-GB"/>
        </w:rPr>
      </w:pPr>
      <w:bookmarkStart w:id="71" w:name="_Toc426902205"/>
      <w:bookmarkStart w:id="72" w:name="_Toc21691816"/>
      <w:r w:rsidRPr="006D242C">
        <w:rPr>
          <w:sz w:val="40"/>
          <w:lang w:val="en-GB"/>
        </w:rPr>
        <w:lastRenderedPageBreak/>
        <w:t>User Interface</w:t>
      </w:r>
      <w:bookmarkEnd w:id="71"/>
      <w:bookmarkEnd w:id="72"/>
    </w:p>
    <w:p w14:paraId="742D6BA7" w14:textId="77777777" w:rsidR="008D609E" w:rsidRPr="006D242C" w:rsidRDefault="008D609E">
      <w:pPr>
        <w:rPr>
          <w:lang w:val="en-GB"/>
        </w:rPr>
      </w:pPr>
    </w:p>
    <w:p w14:paraId="0D87E2CD" w14:textId="77777777" w:rsidR="008D609E" w:rsidRPr="006D242C" w:rsidRDefault="00FE7922">
      <w:pPr>
        <w:pStyle w:val="Heading2"/>
        <w:jc w:val="left"/>
        <w:rPr>
          <w:sz w:val="28"/>
          <w:lang w:val="en-GB"/>
        </w:rPr>
      </w:pPr>
      <w:bookmarkStart w:id="73" w:name="_Toc21691817"/>
      <w:r w:rsidRPr="006D242C">
        <w:rPr>
          <w:sz w:val="28"/>
          <w:lang w:val="en-GB"/>
        </w:rPr>
        <w:t>Overview</w:t>
      </w:r>
      <w:bookmarkEnd w:id="73"/>
    </w:p>
    <w:p w14:paraId="31149323" w14:textId="77777777" w:rsidR="008D609E" w:rsidRPr="006D242C" w:rsidRDefault="008D609E">
      <w:pPr>
        <w:rPr>
          <w:lang w:val="en-GB"/>
        </w:rPr>
      </w:pPr>
    </w:p>
    <w:p w14:paraId="7D5D762F" w14:textId="77777777" w:rsidR="008D609E" w:rsidRPr="006D242C" w:rsidRDefault="00FE7922">
      <w:pPr>
        <w:rPr>
          <w:lang w:val="en-GB"/>
        </w:rPr>
      </w:pPr>
      <w:r w:rsidRPr="006D242C">
        <w:rPr>
          <w:lang w:val="en-GB"/>
        </w:rPr>
        <w:tab/>
        <w:t>Provide some sort of an overview to your interface and same as all the previous sections, break down the components of the UI below.</w:t>
      </w:r>
    </w:p>
    <w:p w14:paraId="058BEC6D" w14:textId="77777777" w:rsidR="008D609E" w:rsidRPr="006D242C" w:rsidRDefault="008D609E">
      <w:pPr>
        <w:rPr>
          <w:lang w:val="en-GB"/>
        </w:rPr>
      </w:pPr>
    </w:p>
    <w:p w14:paraId="63F9D51B" w14:textId="77777777" w:rsidR="008D609E" w:rsidRPr="006D242C" w:rsidRDefault="00FE7922">
      <w:pPr>
        <w:pStyle w:val="Heading2"/>
        <w:jc w:val="left"/>
        <w:rPr>
          <w:sz w:val="28"/>
          <w:lang w:val="en-GB"/>
        </w:rPr>
      </w:pPr>
      <w:bookmarkStart w:id="74" w:name="_Toc21691818"/>
      <w:r w:rsidRPr="006D242C">
        <w:rPr>
          <w:sz w:val="28"/>
          <w:lang w:val="en-GB"/>
        </w:rPr>
        <w:t>User Interface Detail #1</w:t>
      </w:r>
      <w:bookmarkEnd w:id="74"/>
    </w:p>
    <w:p w14:paraId="02715FE7" w14:textId="77777777" w:rsidR="008D609E" w:rsidRPr="006D242C" w:rsidRDefault="008D609E">
      <w:pPr>
        <w:rPr>
          <w:lang w:val="en-GB"/>
        </w:rPr>
      </w:pPr>
    </w:p>
    <w:p w14:paraId="5278D465" w14:textId="77777777" w:rsidR="008D609E" w:rsidRPr="006D242C" w:rsidRDefault="00FE7922">
      <w:pPr>
        <w:pStyle w:val="Heading2"/>
        <w:jc w:val="left"/>
        <w:rPr>
          <w:sz w:val="28"/>
          <w:lang w:val="en-GB"/>
        </w:rPr>
      </w:pPr>
      <w:bookmarkStart w:id="75" w:name="_Toc21691819"/>
      <w:r w:rsidRPr="006D242C">
        <w:rPr>
          <w:sz w:val="28"/>
          <w:lang w:val="en-GB"/>
        </w:rPr>
        <w:t>User Interface Detail #2</w:t>
      </w:r>
      <w:bookmarkEnd w:id="75"/>
    </w:p>
    <w:p w14:paraId="0078F85F" w14:textId="77777777" w:rsidR="008D609E" w:rsidRPr="006D242C" w:rsidRDefault="00FE7922">
      <w:pPr>
        <w:rPr>
          <w:lang w:val="en-GB"/>
        </w:rPr>
      </w:pPr>
      <w:r w:rsidRPr="006D242C">
        <w:rPr>
          <w:lang w:val="en-GB"/>
        </w:rPr>
        <w:br w:type="page"/>
      </w:r>
    </w:p>
    <w:p w14:paraId="3BDCF82E" w14:textId="77777777" w:rsidR="008D609E" w:rsidRPr="006D242C" w:rsidRDefault="00FE7922">
      <w:pPr>
        <w:pStyle w:val="Heading1"/>
        <w:jc w:val="left"/>
        <w:rPr>
          <w:sz w:val="40"/>
          <w:lang w:val="en-GB"/>
        </w:rPr>
      </w:pPr>
      <w:bookmarkStart w:id="76" w:name="_Toc21691820"/>
      <w:r w:rsidRPr="006D242C">
        <w:rPr>
          <w:sz w:val="40"/>
          <w:lang w:val="en-GB"/>
        </w:rPr>
        <w:lastRenderedPageBreak/>
        <w:t>Weapons</w:t>
      </w:r>
      <w:bookmarkEnd w:id="70"/>
      <w:bookmarkEnd w:id="76"/>
    </w:p>
    <w:p w14:paraId="2729C1DF" w14:textId="77777777" w:rsidR="008D609E" w:rsidRPr="006D242C" w:rsidRDefault="008D609E">
      <w:pPr>
        <w:rPr>
          <w:lang w:val="en-GB"/>
        </w:rPr>
      </w:pPr>
    </w:p>
    <w:p w14:paraId="07FF600E" w14:textId="77777777" w:rsidR="008D609E" w:rsidRPr="006D242C" w:rsidRDefault="00FE7922">
      <w:pPr>
        <w:pStyle w:val="Heading2"/>
        <w:jc w:val="left"/>
        <w:rPr>
          <w:sz w:val="28"/>
          <w:lang w:val="en-GB"/>
        </w:rPr>
      </w:pPr>
      <w:bookmarkStart w:id="77" w:name="_Toc21691821"/>
      <w:r w:rsidRPr="006D242C">
        <w:rPr>
          <w:sz w:val="28"/>
          <w:lang w:val="en-GB"/>
        </w:rPr>
        <w:t>Overview</w:t>
      </w:r>
      <w:bookmarkEnd w:id="77"/>
    </w:p>
    <w:p w14:paraId="6B14BCF8" w14:textId="77777777" w:rsidR="008D609E" w:rsidRPr="006D242C" w:rsidRDefault="008D609E">
      <w:pPr>
        <w:rPr>
          <w:lang w:val="en-GB"/>
        </w:rPr>
      </w:pPr>
    </w:p>
    <w:p w14:paraId="15A265AA" w14:textId="77777777" w:rsidR="008D609E" w:rsidRPr="006D242C" w:rsidRDefault="00FE7922">
      <w:pPr>
        <w:rPr>
          <w:lang w:val="en-GB"/>
        </w:rPr>
      </w:pPr>
      <w:r w:rsidRPr="006D242C">
        <w:rPr>
          <w:lang w:val="en-GB"/>
        </w:rPr>
        <w:tab/>
        <w:t>Overview of weapons used in game.</w:t>
      </w:r>
    </w:p>
    <w:p w14:paraId="1222F012" w14:textId="77777777" w:rsidR="008D609E" w:rsidRPr="006D242C" w:rsidRDefault="008D609E">
      <w:pPr>
        <w:rPr>
          <w:lang w:val="en-GB"/>
        </w:rPr>
      </w:pPr>
    </w:p>
    <w:p w14:paraId="616096B0" w14:textId="77777777" w:rsidR="008D609E" w:rsidRPr="006D242C" w:rsidRDefault="00FE7922">
      <w:pPr>
        <w:pStyle w:val="Heading2"/>
        <w:jc w:val="left"/>
        <w:rPr>
          <w:sz w:val="28"/>
          <w:lang w:val="en-GB"/>
        </w:rPr>
      </w:pPr>
      <w:bookmarkStart w:id="78" w:name="_Toc21691822"/>
      <w:r w:rsidRPr="006D242C">
        <w:rPr>
          <w:sz w:val="28"/>
          <w:lang w:val="en-GB"/>
        </w:rPr>
        <w:t>Weapons Details #1</w:t>
      </w:r>
      <w:bookmarkEnd w:id="78"/>
    </w:p>
    <w:p w14:paraId="5181C7F6" w14:textId="77777777" w:rsidR="008D609E" w:rsidRPr="006D242C" w:rsidRDefault="008D609E">
      <w:pPr>
        <w:rPr>
          <w:lang w:val="en-GB"/>
        </w:rPr>
      </w:pPr>
    </w:p>
    <w:p w14:paraId="7AE10307" w14:textId="77777777" w:rsidR="008D609E" w:rsidRPr="006D242C" w:rsidRDefault="00FE7922">
      <w:pPr>
        <w:pStyle w:val="Heading2"/>
        <w:jc w:val="left"/>
        <w:rPr>
          <w:sz w:val="28"/>
          <w:lang w:val="en-GB"/>
        </w:rPr>
      </w:pPr>
      <w:bookmarkStart w:id="79" w:name="_Toc21691823"/>
      <w:r w:rsidRPr="006D242C">
        <w:rPr>
          <w:sz w:val="28"/>
          <w:lang w:val="en-GB"/>
        </w:rPr>
        <w:t>Weapons Details #2</w:t>
      </w:r>
      <w:bookmarkEnd w:id="79"/>
    </w:p>
    <w:p w14:paraId="253E1B81" w14:textId="77777777" w:rsidR="008D609E" w:rsidRPr="006D242C" w:rsidRDefault="00FE7922">
      <w:pPr>
        <w:rPr>
          <w:lang w:val="en-GB"/>
        </w:rPr>
      </w:pPr>
      <w:r w:rsidRPr="006D242C">
        <w:rPr>
          <w:lang w:val="en-GB"/>
        </w:rPr>
        <w:br w:type="page"/>
      </w:r>
    </w:p>
    <w:p w14:paraId="5AB1F65C" w14:textId="77777777" w:rsidR="008D609E" w:rsidRPr="006D242C" w:rsidRDefault="008D609E">
      <w:pPr>
        <w:rPr>
          <w:lang w:val="en-GB"/>
        </w:rPr>
      </w:pPr>
    </w:p>
    <w:p w14:paraId="784500BC" w14:textId="77777777" w:rsidR="008D609E" w:rsidRPr="006D242C" w:rsidRDefault="00FE7922">
      <w:pPr>
        <w:pStyle w:val="Heading1"/>
        <w:jc w:val="left"/>
        <w:rPr>
          <w:sz w:val="40"/>
          <w:lang w:val="en-GB"/>
        </w:rPr>
      </w:pPr>
      <w:bookmarkStart w:id="80" w:name="_Toc21691824"/>
      <w:bookmarkStart w:id="81" w:name="_Toc426902204"/>
      <w:r w:rsidRPr="006D242C">
        <w:rPr>
          <w:sz w:val="40"/>
          <w:lang w:val="en-GB"/>
        </w:rPr>
        <w:t>Musical Scores and Sound Effects</w:t>
      </w:r>
      <w:bookmarkEnd w:id="80"/>
    </w:p>
    <w:p w14:paraId="0A3A19EC" w14:textId="77777777" w:rsidR="008D609E" w:rsidRPr="006D242C" w:rsidRDefault="008D609E">
      <w:pPr>
        <w:pStyle w:val="Heading3"/>
        <w:jc w:val="left"/>
        <w:rPr>
          <w:b w:val="0"/>
          <w:u w:val="none"/>
          <w:lang w:val="en-GB"/>
        </w:rPr>
      </w:pPr>
    </w:p>
    <w:p w14:paraId="72011C51" w14:textId="77777777" w:rsidR="008D609E" w:rsidRPr="006D242C" w:rsidRDefault="00FE7922">
      <w:pPr>
        <w:pStyle w:val="Heading2"/>
        <w:jc w:val="left"/>
        <w:rPr>
          <w:sz w:val="28"/>
          <w:lang w:val="en-GB"/>
        </w:rPr>
      </w:pPr>
      <w:bookmarkStart w:id="82" w:name="_Toc21691825"/>
      <w:r w:rsidRPr="006D242C">
        <w:rPr>
          <w:sz w:val="28"/>
          <w:lang w:val="en-GB"/>
        </w:rPr>
        <w:t>Overview</w:t>
      </w:r>
      <w:bookmarkEnd w:id="82"/>
    </w:p>
    <w:p w14:paraId="2FA8485D" w14:textId="77777777" w:rsidR="008D609E" w:rsidRPr="006D242C" w:rsidRDefault="008D609E">
      <w:pPr>
        <w:rPr>
          <w:lang w:val="en-GB"/>
        </w:rPr>
      </w:pPr>
    </w:p>
    <w:p w14:paraId="65ECD1DA" w14:textId="77777777" w:rsidR="008D609E" w:rsidRPr="006D242C" w:rsidRDefault="00FE7922">
      <w:pPr>
        <w:rPr>
          <w:lang w:val="en-GB"/>
        </w:rPr>
      </w:pPr>
      <w:r w:rsidRPr="006D242C">
        <w:rPr>
          <w:lang w:val="en-GB"/>
        </w:rPr>
        <w:tab/>
        <w:t xml:space="preserve">This should probably be broken down into two </w:t>
      </w:r>
      <w:proofErr w:type="gramStart"/>
      <w:r w:rsidRPr="006D242C">
        <w:rPr>
          <w:lang w:val="en-GB"/>
        </w:rPr>
        <w:t>sections</w:t>
      </w:r>
      <w:proofErr w:type="gramEnd"/>
      <w:r w:rsidRPr="006D242C">
        <w:rPr>
          <w:lang w:val="en-GB"/>
        </w:rPr>
        <w:t xml:space="preserve"> but I think you get the point.</w:t>
      </w:r>
      <w:r w:rsidRPr="006D242C">
        <w:rPr>
          <w:lang w:val="en-GB"/>
        </w:rPr>
        <w:tab/>
      </w:r>
    </w:p>
    <w:p w14:paraId="493B8FA1" w14:textId="77777777" w:rsidR="008D609E" w:rsidRPr="006D242C" w:rsidRDefault="008D609E">
      <w:pPr>
        <w:rPr>
          <w:lang w:val="en-GB"/>
        </w:rPr>
      </w:pPr>
    </w:p>
    <w:p w14:paraId="0D0201DC" w14:textId="77777777" w:rsidR="008D609E" w:rsidRPr="006D242C" w:rsidRDefault="00FE7922">
      <w:pPr>
        <w:pStyle w:val="Heading2"/>
        <w:jc w:val="left"/>
        <w:rPr>
          <w:sz w:val="28"/>
          <w:lang w:val="en-GB"/>
        </w:rPr>
      </w:pPr>
      <w:bookmarkStart w:id="83" w:name="_Toc21691826"/>
      <w:r w:rsidRPr="006D242C">
        <w:rPr>
          <w:sz w:val="28"/>
          <w:lang w:val="en-GB"/>
        </w:rPr>
        <w:t>Red Book Audio</w:t>
      </w:r>
      <w:bookmarkEnd w:id="83"/>
    </w:p>
    <w:p w14:paraId="210E1DC1" w14:textId="77777777" w:rsidR="008D609E" w:rsidRPr="006D242C" w:rsidRDefault="008D609E">
      <w:pPr>
        <w:rPr>
          <w:lang w:val="en-GB"/>
        </w:rPr>
      </w:pPr>
    </w:p>
    <w:p w14:paraId="35983DDF" w14:textId="77777777" w:rsidR="008D609E" w:rsidRPr="006D242C" w:rsidRDefault="00FE7922">
      <w:pPr>
        <w:rPr>
          <w:lang w:val="en-GB"/>
        </w:rPr>
      </w:pPr>
      <w:r w:rsidRPr="006D242C">
        <w:rPr>
          <w:lang w:val="en-GB"/>
        </w:rPr>
        <w:tab/>
        <w:t xml:space="preserve">If you are using Red </w:t>
      </w:r>
      <w:proofErr w:type="gramStart"/>
      <w:r w:rsidRPr="006D242C">
        <w:rPr>
          <w:lang w:val="en-GB"/>
        </w:rPr>
        <w:t>Book</w:t>
      </w:r>
      <w:proofErr w:type="gramEnd"/>
      <w:r w:rsidRPr="006D242C">
        <w:rPr>
          <w:lang w:val="en-GB"/>
        </w:rPr>
        <w:t xml:space="preserve"> then describe what your plan is here.  If not, what are you using?</w:t>
      </w:r>
      <w:r w:rsidRPr="006D242C">
        <w:rPr>
          <w:lang w:val="en-GB"/>
        </w:rPr>
        <w:tab/>
      </w:r>
    </w:p>
    <w:p w14:paraId="2C8A55CD" w14:textId="77777777" w:rsidR="008D609E" w:rsidRPr="006D242C" w:rsidRDefault="008D609E">
      <w:pPr>
        <w:rPr>
          <w:lang w:val="en-GB"/>
        </w:rPr>
      </w:pPr>
    </w:p>
    <w:p w14:paraId="520A5F61" w14:textId="77777777" w:rsidR="008D609E" w:rsidRPr="006D242C" w:rsidRDefault="00FE7922">
      <w:pPr>
        <w:pStyle w:val="Heading2"/>
        <w:jc w:val="left"/>
        <w:rPr>
          <w:sz w:val="28"/>
          <w:lang w:val="en-GB"/>
        </w:rPr>
      </w:pPr>
      <w:bookmarkStart w:id="84" w:name="_Toc21691827"/>
      <w:r w:rsidRPr="006D242C">
        <w:rPr>
          <w:sz w:val="28"/>
          <w:lang w:val="en-GB"/>
        </w:rPr>
        <w:t>3D Sound</w:t>
      </w:r>
      <w:bookmarkEnd w:id="84"/>
    </w:p>
    <w:p w14:paraId="72F9F822" w14:textId="77777777" w:rsidR="008D609E" w:rsidRPr="006D242C" w:rsidRDefault="008D609E">
      <w:pPr>
        <w:rPr>
          <w:lang w:val="en-GB"/>
        </w:rPr>
      </w:pPr>
    </w:p>
    <w:p w14:paraId="7AB11FC4" w14:textId="77777777" w:rsidR="008D609E" w:rsidRPr="006D242C" w:rsidRDefault="00FE7922">
      <w:pPr>
        <w:rPr>
          <w:lang w:val="en-GB"/>
        </w:rPr>
      </w:pPr>
      <w:r w:rsidRPr="006D242C">
        <w:rPr>
          <w:lang w:val="en-GB"/>
        </w:rPr>
        <w:tab/>
        <w:t xml:space="preserve">Talk about what sort of sound APIs you are going to use or not </w:t>
      </w:r>
      <w:proofErr w:type="gramStart"/>
      <w:r w:rsidRPr="006D242C">
        <w:rPr>
          <w:lang w:val="en-GB"/>
        </w:rPr>
        <w:t>use as the case may be</w:t>
      </w:r>
      <w:proofErr w:type="gramEnd"/>
      <w:r w:rsidRPr="006D242C">
        <w:rPr>
          <w:lang w:val="en-GB"/>
        </w:rPr>
        <w:t>.</w:t>
      </w:r>
      <w:r w:rsidRPr="006D242C">
        <w:rPr>
          <w:lang w:val="en-GB"/>
        </w:rPr>
        <w:tab/>
      </w:r>
    </w:p>
    <w:p w14:paraId="781CA64C" w14:textId="77777777" w:rsidR="008D609E" w:rsidRPr="006D242C" w:rsidRDefault="008D609E">
      <w:pPr>
        <w:rPr>
          <w:lang w:val="en-GB"/>
        </w:rPr>
      </w:pPr>
    </w:p>
    <w:p w14:paraId="7E24BACD" w14:textId="77777777" w:rsidR="008D609E" w:rsidRPr="006D242C" w:rsidRDefault="00FE7922">
      <w:pPr>
        <w:pStyle w:val="Heading2"/>
        <w:jc w:val="left"/>
        <w:rPr>
          <w:sz w:val="28"/>
          <w:lang w:val="en-GB"/>
        </w:rPr>
      </w:pPr>
      <w:bookmarkStart w:id="85" w:name="_Toc21691828"/>
      <w:r w:rsidRPr="006D242C">
        <w:rPr>
          <w:sz w:val="28"/>
          <w:lang w:val="en-GB"/>
        </w:rPr>
        <w:t>Sound Design</w:t>
      </w:r>
      <w:bookmarkEnd w:id="85"/>
    </w:p>
    <w:p w14:paraId="621F3ACA" w14:textId="77777777" w:rsidR="008D609E" w:rsidRPr="006D242C" w:rsidRDefault="008D609E">
      <w:pPr>
        <w:rPr>
          <w:lang w:val="en-GB"/>
        </w:rPr>
      </w:pPr>
    </w:p>
    <w:p w14:paraId="631F3C02" w14:textId="77777777" w:rsidR="008D609E" w:rsidRPr="006D242C" w:rsidRDefault="00FE7922">
      <w:pPr>
        <w:rPr>
          <w:lang w:val="en-GB"/>
        </w:rPr>
      </w:pPr>
      <w:r w:rsidRPr="006D242C">
        <w:rPr>
          <w:lang w:val="en-GB"/>
        </w:rPr>
        <w:tab/>
        <w:t>Take a shot at what you are going to do for sound design at this early stage.  Hey, good to let your reader know what you are thinking.</w:t>
      </w:r>
      <w:r w:rsidRPr="006D242C">
        <w:rPr>
          <w:lang w:val="en-GB"/>
        </w:rPr>
        <w:br w:type="page"/>
      </w:r>
    </w:p>
    <w:p w14:paraId="404E16C2" w14:textId="77777777" w:rsidR="008D609E" w:rsidRPr="006D242C" w:rsidRDefault="00FE7922">
      <w:pPr>
        <w:pStyle w:val="Heading1"/>
        <w:jc w:val="left"/>
        <w:rPr>
          <w:sz w:val="40"/>
          <w:lang w:val="en-GB"/>
        </w:rPr>
      </w:pPr>
      <w:bookmarkStart w:id="86" w:name="_Toc21691829"/>
      <w:r w:rsidRPr="006D242C">
        <w:rPr>
          <w:sz w:val="40"/>
          <w:lang w:val="en-GB"/>
        </w:rPr>
        <w:lastRenderedPageBreak/>
        <w:t>Single-Player Game</w:t>
      </w:r>
      <w:bookmarkEnd w:id="86"/>
    </w:p>
    <w:p w14:paraId="0ECBD7E3" w14:textId="77777777" w:rsidR="008D609E" w:rsidRPr="006D242C" w:rsidRDefault="008D609E">
      <w:pPr>
        <w:rPr>
          <w:lang w:val="en-GB"/>
        </w:rPr>
      </w:pPr>
    </w:p>
    <w:p w14:paraId="3D25D6EA" w14:textId="77777777" w:rsidR="008D609E" w:rsidRPr="006D242C" w:rsidRDefault="00FE7922">
      <w:pPr>
        <w:pStyle w:val="Heading2"/>
        <w:jc w:val="left"/>
        <w:rPr>
          <w:sz w:val="28"/>
          <w:lang w:val="en-GB"/>
        </w:rPr>
      </w:pPr>
      <w:bookmarkStart w:id="87" w:name="_Toc21691830"/>
      <w:r w:rsidRPr="006D242C">
        <w:rPr>
          <w:sz w:val="28"/>
          <w:lang w:val="en-GB"/>
        </w:rPr>
        <w:t>Overview</w:t>
      </w:r>
      <w:bookmarkEnd w:id="87"/>
    </w:p>
    <w:p w14:paraId="6FB2925E" w14:textId="77777777" w:rsidR="008D609E" w:rsidRPr="006D242C" w:rsidRDefault="008D609E">
      <w:pPr>
        <w:rPr>
          <w:lang w:val="en-GB"/>
        </w:rPr>
      </w:pPr>
    </w:p>
    <w:p w14:paraId="30A6054E" w14:textId="77777777" w:rsidR="008D609E" w:rsidRPr="006D242C" w:rsidRDefault="00FE7922">
      <w:pPr>
        <w:rPr>
          <w:lang w:val="en-GB"/>
        </w:rPr>
      </w:pPr>
      <w:r w:rsidRPr="006D242C">
        <w:rPr>
          <w:lang w:val="en-GB"/>
        </w:rPr>
        <w:tab/>
        <w:t>Describe the single-player game experience in a few sentences.</w:t>
      </w:r>
    </w:p>
    <w:p w14:paraId="6C263D34" w14:textId="77777777" w:rsidR="008D609E" w:rsidRPr="006D242C" w:rsidRDefault="008D609E">
      <w:pPr>
        <w:rPr>
          <w:lang w:val="en-GB"/>
        </w:rPr>
      </w:pPr>
    </w:p>
    <w:p w14:paraId="1206D2C1" w14:textId="77777777" w:rsidR="008D609E" w:rsidRPr="006D242C" w:rsidRDefault="00FE7922">
      <w:pPr>
        <w:rPr>
          <w:lang w:val="en-GB"/>
        </w:rPr>
      </w:pPr>
      <w:r w:rsidRPr="006D242C">
        <w:rPr>
          <w:lang w:val="en-GB"/>
        </w:rPr>
        <w:tab/>
        <w:t>Here is a breakdown of the key components of the single player game.</w:t>
      </w:r>
    </w:p>
    <w:p w14:paraId="2ACFE818" w14:textId="77777777" w:rsidR="008D609E" w:rsidRPr="006D242C" w:rsidRDefault="008D609E">
      <w:pPr>
        <w:rPr>
          <w:lang w:val="en-GB"/>
        </w:rPr>
      </w:pPr>
    </w:p>
    <w:p w14:paraId="05079A1E" w14:textId="77777777" w:rsidR="008D609E" w:rsidRPr="006D242C" w:rsidRDefault="00FE7922">
      <w:pPr>
        <w:pStyle w:val="Heading2"/>
        <w:jc w:val="left"/>
        <w:rPr>
          <w:sz w:val="28"/>
          <w:lang w:val="en-GB"/>
        </w:rPr>
      </w:pPr>
      <w:bookmarkStart w:id="88" w:name="_Toc21691831"/>
      <w:r w:rsidRPr="006D242C">
        <w:rPr>
          <w:sz w:val="28"/>
          <w:lang w:val="en-GB"/>
        </w:rPr>
        <w:t>Single Player Game Detail #1</w:t>
      </w:r>
      <w:bookmarkEnd w:id="88"/>
    </w:p>
    <w:p w14:paraId="0FB0299F" w14:textId="77777777" w:rsidR="008D609E" w:rsidRPr="006D242C" w:rsidRDefault="008D609E">
      <w:pPr>
        <w:rPr>
          <w:lang w:val="en-GB"/>
        </w:rPr>
      </w:pPr>
    </w:p>
    <w:p w14:paraId="74397F7E" w14:textId="77777777" w:rsidR="008D609E" w:rsidRPr="006D242C" w:rsidRDefault="00FE7922">
      <w:pPr>
        <w:pStyle w:val="Heading2"/>
        <w:jc w:val="left"/>
        <w:rPr>
          <w:sz w:val="28"/>
          <w:lang w:val="en-GB"/>
        </w:rPr>
      </w:pPr>
      <w:bookmarkStart w:id="89" w:name="_Toc21691832"/>
      <w:r w:rsidRPr="006D242C">
        <w:rPr>
          <w:sz w:val="28"/>
          <w:lang w:val="en-GB"/>
        </w:rPr>
        <w:t>Single Player Game Detail #2</w:t>
      </w:r>
      <w:bookmarkEnd w:id="89"/>
    </w:p>
    <w:p w14:paraId="5CDCF098" w14:textId="77777777" w:rsidR="008D609E" w:rsidRPr="006D242C" w:rsidRDefault="008D609E">
      <w:pPr>
        <w:rPr>
          <w:lang w:val="en-GB"/>
        </w:rPr>
      </w:pPr>
    </w:p>
    <w:p w14:paraId="2306DFBF" w14:textId="77777777" w:rsidR="008D609E" w:rsidRPr="006D242C" w:rsidRDefault="00FE7922">
      <w:pPr>
        <w:pStyle w:val="Heading2"/>
        <w:jc w:val="left"/>
        <w:rPr>
          <w:sz w:val="28"/>
          <w:lang w:val="en-GB"/>
        </w:rPr>
      </w:pPr>
      <w:bookmarkStart w:id="90" w:name="_Toc21691833"/>
      <w:r w:rsidRPr="006D242C">
        <w:rPr>
          <w:sz w:val="28"/>
          <w:lang w:val="en-GB"/>
        </w:rPr>
        <w:t>Story</w:t>
      </w:r>
      <w:bookmarkEnd w:id="90"/>
    </w:p>
    <w:p w14:paraId="59C264C6" w14:textId="77777777" w:rsidR="008D609E" w:rsidRPr="006D242C" w:rsidRDefault="008D609E">
      <w:pPr>
        <w:rPr>
          <w:lang w:val="en-GB"/>
        </w:rPr>
      </w:pPr>
    </w:p>
    <w:p w14:paraId="11A0D739" w14:textId="77777777" w:rsidR="008D609E" w:rsidRPr="006D242C" w:rsidRDefault="00FE7922">
      <w:pPr>
        <w:rPr>
          <w:lang w:val="en-GB"/>
        </w:rPr>
      </w:pPr>
      <w:r w:rsidRPr="006D242C">
        <w:rPr>
          <w:lang w:val="en-GB"/>
        </w:rPr>
        <w:tab/>
        <w:t xml:space="preserve">Describe your story idea here and then refer them to an appendix or separate document which provides all the details on the story if it is </w:t>
      </w:r>
      <w:proofErr w:type="gramStart"/>
      <w:r w:rsidRPr="006D242C">
        <w:rPr>
          <w:lang w:val="en-GB"/>
        </w:rPr>
        <w:t>really big</w:t>
      </w:r>
      <w:proofErr w:type="gramEnd"/>
      <w:r w:rsidRPr="006D242C">
        <w:rPr>
          <w:lang w:val="en-GB"/>
        </w:rPr>
        <w:t>.</w:t>
      </w:r>
    </w:p>
    <w:p w14:paraId="626D70A2" w14:textId="77777777" w:rsidR="008D609E" w:rsidRPr="006D242C" w:rsidRDefault="008D609E">
      <w:pPr>
        <w:rPr>
          <w:lang w:val="en-GB"/>
        </w:rPr>
      </w:pPr>
    </w:p>
    <w:p w14:paraId="1B86E945" w14:textId="77777777" w:rsidR="008D609E" w:rsidRPr="006D242C" w:rsidRDefault="00FE7922">
      <w:pPr>
        <w:pStyle w:val="Heading2"/>
        <w:jc w:val="left"/>
        <w:rPr>
          <w:sz w:val="28"/>
          <w:lang w:val="en-GB"/>
        </w:rPr>
      </w:pPr>
      <w:bookmarkStart w:id="91" w:name="_Toc21691834"/>
      <w:r w:rsidRPr="006D242C">
        <w:rPr>
          <w:sz w:val="28"/>
          <w:lang w:val="en-GB"/>
        </w:rPr>
        <w:t>Hours of Gameplay</w:t>
      </w:r>
      <w:bookmarkEnd w:id="91"/>
    </w:p>
    <w:p w14:paraId="21AFBD8E" w14:textId="77777777" w:rsidR="008D609E" w:rsidRPr="006D242C" w:rsidRDefault="008D609E">
      <w:pPr>
        <w:rPr>
          <w:lang w:val="en-GB"/>
        </w:rPr>
      </w:pPr>
    </w:p>
    <w:p w14:paraId="6E07C0FB" w14:textId="77777777" w:rsidR="008D609E" w:rsidRPr="006D242C" w:rsidRDefault="00FE7922">
      <w:pPr>
        <w:rPr>
          <w:lang w:val="en-GB"/>
        </w:rPr>
      </w:pPr>
      <w:r w:rsidRPr="006D242C">
        <w:rPr>
          <w:lang w:val="en-GB"/>
        </w:rPr>
        <w:tab/>
        <w:t>Talk about how long the single-player game experience is supposed to last or what your thoughts are at this point.</w:t>
      </w:r>
    </w:p>
    <w:p w14:paraId="3A835991" w14:textId="77777777" w:rsidR="008D609E" w:rsidRPr="006D242C" w:rsidRDefault="008D609E">
      <w:pPr>
        <w:rPr>
          <w:lang w:val="en-GB"/>
        </w:rPr>
      </w:pPr>
    </w:p>
    <w:p w14:paraId="5C0FD73B" w14:textId="77777777" w:rsidR="008D609E" w:rsidRPr="006D242C" w:rsidRDefault="00FE7922">
      <w:pPr>
        <w:pStyle w:val="Heading2"/>
        <w:jc w:val="left"/>
        <w:rPr>
          <w:sz w:val="28"/>
          <w:lang w:val="en-GB"/>
        </w:rPr>
      </w:pPr>
      <w:bookmarkStart w:id="92" w:name="_Toc21691835"/>
      <w:r w:rsidRPr="006D242C">
        <w:rPr>
          <w:sz w:val="28"/>
          <w:lang w:val="en-GB"/>
        </w:rPr>
        <w:t>Victory Conditions</w:t>
      </w:r>
      <w:bookmarkEnd w:id="92"/>
    </w:p>
    <w:p w14:paraId="66C0DE2E" w14:textId="77777777" w:rsidR="008D609E" w:rsidRPr="006D242C" w:rsidRDefault="008D609E">
      <w:pPr>
        <w:rPr>
          <w:lang w:val="en-GB"/>
        </w:rPr>
      </w:pPr>
    </w:p>
    <w:p w14:paraId="10186C32" w14:textId="77777777" w:rsidR="008D609E" w:rsidRPr="006D242C" w:rsidRDefault="00FE7922">
      <w:pPr>
        <w:rPr>
          <w:lang w:val="en-GB"/>
        </w:rPr>
      </w:pPr>
      <w:r w:rsidRPr="006D242C">
        <w:rPr>
          <w:lang w:val="en-GB"/>
        </w:rPr>
        <w:tab/>
        <w:t>How does the player win the single-player game?</w:t>
      </w:r>
      <w:r w:rsidRPr="006D242C">
        <w:rPr>
          <w:lang w:val="en-GB"/>
        </w:rPr>
        <w:br w:type="page"/>
      </w:r>
    </w:p>
    <w:p w14:paraId="3178C96E" w14:textId="2A2A8DE7" w:rsidR="008D609E" w:rsidRPr="003924F2" w:rsidRDefault="00CF0063" w:rsidP="003924F2">
      <w:pPr>
        <w:pStyle w:val="Heading1"/>
        <w:spacing w:line="360" w:lineRule="auto"/>
        <w:jc w:val="left"/>
        <w:rPr>
          <w:sz w:val="40"/>
          <w:lang w:val="en-GB"/>
        </w:rPr>
      </w:pPr>
      <w:bookmarkStart w:id="93" w:name="_Toc21691836"/>
      <w:bookmarkEnd w:id="81"/>
      <w:r w:rsidRPr="006D242C">
        <w:rPr>
          <w:sz w:val="40"/>
          <w:lang w:val="en-GB"/>
        </w:rPr>
        <w:lastRenderedPageBreak/>
        <w:t>Research</w:t>
      </w:r>
      <w:bookmarkEnd w:id="93"/>
    </w:p>
    <w:p w14:paraId="48E8F073" w14:textId="3D92A85E" w:rsidR="008D609E" w:rsidRPr="003924F2" w:rsidRDefault="00FE7922" w:rsidP="003924F2">
      <w:pPr>
        <w:pStyle w:val="Heading2"/>
        <w:spacing w:line="360" w:lineRule="auto"/>
        <w:jc w:val="left"/>
        <w:rPr>
          <w:sz w:val="28"/>
          <w:lang w:val="en-GB"/>
        </w:rPr>
      </w:pPr>
      <w:bookmarkStart w:id="94" w:name="_Toc21691837"/>
      <w:r w:rsidRPr="006D242C">
        <w:rPr>
          <w:sz w:val="28"/>
          <w:lang w:val="en-GB"/>
        </w:rPr>
        <w:t>Overview</w:t>
      </w:r>
      <w:bookmarkEnd w:id="94"/>
    </w:p>
    <w:p w14:paraId="336D10C6" w14:textId="0C2EF8F5" w:rsidR="008D609E" w:rsidRDefault="00FE7922" w:rsidP="00FB2C3F">
      <w:pPr>
        <w:spacing w:line="360" w:lineRule="auto"/>
        <w:jc w:val="both"/>
        <w:rPr>
          <w:lang w:val="en-GB"/>
        </w:rPr>
      </w:pPr>
      <w:r w:rsidRPr="006D242C">
        <w:rPr>
          <w:lang w:val="en-GB"/>
        </w:rPr>
        <w:tab/>
      </w:r>
      <w:r w:rsidR="00FB2C3F">
        <w:rPr>
          <w:lang w:val="en-GB"/>
        </w:rPr>
        <w:t xml:space="preserve">As the artefact will be a serious game, it is important that the game is historically accurate, ensuring factually correct information is being taught to the user. The development of a serious game requires a person with expertise in the field of which the game is being centred around to ensure to the pedagogical aspect of the serious game is fulfilled, however due to the lack of having a member with extensive knowledge in </w:t>
      </w:r>
      <w:proofErr w:type="spellStart"/>
      <w:r w:rsidR="00FB2C3F">
        <w:rPr>
          <w:lang w:val="en-GB"/>
        </w:rPr>
        <w:t>smithing</w:t>
      </w:r>
      <w:proofErr w:type="spellEnd"/>
      <w:r w:rsidR="00FB2C3F">
        <w:rPr>
          <w:lang w:val="en-GB"/>
        </w:rPr>
        <w:t>, research must be undertaken to ensure factually correct content will be implemented into the game.</w:t>
      </w:r>
    </w:p>
    <w:p w14:paraId="01119524" w14:textId="3F92D34C" w:rsidR="00FB2C3F" w:rsidRDefault="00FB2C3F" w:rsidP="00FB2C3F">
      <w:pPr>
        <w:spacing w:line="360" w:lineRule="auto"/>
        <w:jc w:val="both"/>
        <w:rPr>
          <w:lang w:val="en-GB"/>
        </w:rPr>
      </w:pPr>
      <w:r>
        <w:rPr>
          <w:lang w:val="en-GB"/>
        </w:rPr>
        <w:tab/>
      </w:r>
      <w:proofErr w:type="gramStart"/>
      <w:r>
        <w:rPr>
          <w:lang w:val="en-GB"/>
        </w:rPr>
        <w:t>Therefore</w:t>
      </w:r>
      <w:proofErr w:type="gramEnd"/>
      <w:r>
        <w:rPr>
          <w:lang w:val="en-GB"/>
        </w:rPr>
        <w:t xml:space="preserve"> each team member has conducted their own research on specific periods, locations and types of Smiths which will contribute to the level design of the artefact.</w:t>
      </w:r>
    </w:p>
    <w:p w14:paraId="63BC99F1" w14:textId="77777777" w:rsidR="00FB2C3F" w:rsidRPr="006D242C" w:rsidRDefault="00FB2C3F" w:rsidP="00FB2C3F">
      <w:pPr>
        <w:spacing w:line="360" w:lineRule="auto"/>
        <w:jc w:val="both"/>
        <w:rPr>
          <w:lang w:val="en-GB"/>
        </w:rPr>
      </w:pPr>
    </w:p>
    <w:p w14:paraId="7A294E6C" w14:textId="522729E4" w:rsidR="008D609E" w:rsidRPr="006D242C" w:rsidRDefault="00CF0063" w:rsidP="003924F2">
      <w:pPr>
        <w:pStyle w:val="Heading2"/>
        <w:spacing w:line="360" w:lineRule="auto"/>
        <w:jc w:val="left"/>
        <w:rPr>
          <w:sz w:val="28"/>
          <w:lang w:val="en-GB"/>
        </w:rPr>
      </w:pPr>
      <w:bookmarkStart w:id="95" w:name="_Toc21691838"/>
      <w:proofErr w:type="spellStart"/>
      <w:r w:rsidRPr="006D242C">
        <w:rPr>
          <w:sz w:val="28"/>
          <w:lang w:val="en-GB"/>
        </w:rPr>
        <w:t>Smithing</w:t>
      </w:r>
      <w:bookmarkEnd w:id="95"/>
      <w:proofErr w:type="spellEnd"/>
    </w:p>
    <w:p w14:paraId="63484A2C" w14:textId="556AA052" w:rsidR="00CF0063" w:rsidRPr="006D242C" w:rsidRDefault="00CF0063" w:rsidP="00FB2C3F">
      <w:pPr>
        <w:spacing w:line="360" w:lineRule="auto"/>
        <w:jc w:val="both"/>
        <w:rPr>
          <w:lang w:val="en-GB"/>
        </w:rPr>
      </w:pPr>
      <w:r w:rsidRPr="006D242C">
        <w:rPr>
          <w:lang w:val="en-GB"/>
        </w:rPr>
        <w:t xml:space="preserve">A Smith is a craftsman who fashions useful items out of metal with the application of heat and force generated by a hammer. The history of </w:t>
      </w:r>
      <w:proofErr w:type="spellStart"/>
      <w:r w:rsidRPr="006D242C">
        <w:rPr>
          <w:lang w:val="en-GB"/>
        </w:rPr>
        <w:t>Smithing</w:t>
      </w:r>
      <w:proofErr w:type="spellEnd"/>
      <w:r w:rsidRPr="006D242C">
        <w:rPr>
          <w:lang w:val="en-GB"/>
        </w:rPr>
        <w:t xml:space="preserve"> methods has remained consistent throughout but has generated different types of Smiths. These are:</w:t>
      </w:r>
    </w:p>
    <w:p w14:paraId="67525565" w14:textId="7F7CB381"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Blacksmith is what is usually referred to as “Smith”, working mainly with iron and steel materials. They usually specialise in the forging of horseshoes, but also work in other tools and weapons. Their essential equipment consisted of a forge or furnace as well as an Anvil, Tongs, Hammers, Chisels, and other equipment to cut and shape, flatten or weld into the desired object.</w:t>
      </w:r>
    </w:p>
    <w:p w14:paraId="5CA2F49B"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Bladesmith mainly specialised in the creation of blades such as knives, swords, daggers, and bladed cutlery.</w:t>
      </w:r>
    </w:p>
    <w:p w14:paraId="728ED43E"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 xml:space="preserve">A </w:t>
      </w:r>
      <w:proofErr w:type="spellStart"/>
      <w:r w:rsidRPr="006D242C">
        <w:rPr>
          <w:rFonts w:ascii="Times New Roman" w:hAnsi="Times New Roman" w:cs="Times New Roman"/>
          <w:sz w:val="20"/>
          <w:szCs w:val="20"/>
        </w:rPr>
        <w:t>Brownsmith</w:t>
      </w:r>
      <w:proofErr w:type="spellEnd"/>
      <w:r w:rsidRPr="006D242C">
        <w:rPr>
          <w:rFonts w:ascii="Times New Roman" w:hAnsi="Times New Roman" w:cs="Times New Roman"/>
          <w:sz w:val="20"/>
          <w:szCs w:val="20"/>
        </w:rPr>
        <w:t xml:space="preserve"> or Coppersmith mainly specialised in using Copper and Brass to create items and was the earliest form of </w:t>
      </w:r>
      <w:proofErr w:type="spellStart"/>
      <w:r w:rsidRPr="006D242C">
        <w:rPr>
          <w:rFonts w:ascii="Times New Roman" w:hAnsi="Times New Roman" w:cs="Times New Roman"/>
          <w:sz w:val="20"/>
          <w:szCs w:val="20"/>
        </w:rPr>
        <w:t>Smithing</w:t>
      </w:r>
      <w:proofErr w:type="spellEnd"/>
      <w:r w:rsidRPr="006D242C">
        <w:rPr>
          <w:rFonts w:ascii="Times New Roman" w:hAnsi="Times New Roman" w:cs="Times New Roman"/>
          <w:sz w:val="20"/>
          <w:szCs w:val="20"/>
        </w:rPr>
        <w:t xml:space="preserve"> as Copper and Brass are soft and easy to manipulate.</w:t>
      </w:r>
    </w:p>
    <w:p w14:paraId="6C714AFA" w14:textId="7659A27E"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proofErr w:type="spellStart"/>
      <w:r w:rsidRPr="006D242C">
        <w:rPr>
          <w:rFonts w:ascii="Times New Roman" w:hAnsi="Times New Roman" w:cs="Times New Roman"/>
          <w:sz w:val="20"/>
          <w:szCs w:val="20"/>
        </w:rPr>
        <w:t>Coinsmiths</w:t>
      </w:r>
      <w:proofErr w:type="spellEnd"/>
      <w:r w:rsidRPr="006D242C">
        <w:rPr>
          <w:rFonts w:ascii="Times New Roman" w:hAnsi="Times New Roman" w:cs="Times New Roman"/>
          <w:sz w:val="20"/>
          <w:szCs w:val="20"/>
        </w:rPr>
        <w:t xml:space="preserve"> are specialised in the creation or manipulation of coins, with modern day </w:t>
      </w:r>
      <w:proofErr w:type="spellStart"/>
      <w:r w:rsidRPr="006D242C">
        <w:rPr>
          <w:rFonts w:ascii="Times New Roman" w:hAnsi="Times New Roman" w:cs="Times New Roman"/>
          <w:sz w:val="20"/>
          <w:szCs w:val="20"/>
        </w:rPr>
        <w:t>Coinsmiths</w:t>
      </w:r>
      <w:proofErr w:type="spellEnd"/>
      <w:r w:rsidRPr="006D242C">
        <w:rPr>
          <w:rFonts w:ascii="Times New Roman" w:hAnsi="Times New Roman" w:cs="Times New Roman"/>
          <w:sz w:val="20"/>
          <w:szCs w:val="20"/>
        </w:rPr>
        <w:t xml:space="preserve"> recreating vintage and modern-day coin jewellery. A Moneyer is a </w:t>
      </w:r>
      <w:proofErr w:type="spellStart"/>
      <w:r w:rsidRPr="006D242C">
        <w:rPr>
          <w:rFonts w:ascii="Times New Roman" w:hAnsi="Times New Roman" w:cs="Times New Roman"/>
          <w:sz w:val="20"/>
          <w:szCs w:val="20"/>
        </w:rPr>
        <w:t>Coinsmith</w:t>
      </w:r>
      <w:proofErr w:type="spellEnd"/>
      <w:r w:rsidRPr="006D242C">
        <w:rPr>
          <w:rFonts w:ascii="Times New Roman" w:hAnsi="Times New Roman" w:cs="Times New Roman"/>
          <w:sz w:val="20"/>
          <w:szCs w:val="20"/>
        </w:rPr>
        <w:t xml:space="preserve"> who is officially permitted to mint money.</w:t>
      </w:r>
    </w:p>
    <w:p w14:paraId="51564DC8"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Goldsmith specialises in manipulating Gold in the creation of various Gold items.</w:t>
      </w:r>
    </w:p>
    <w:p w14:paraId="76F2E053" w14:textId="25C0133F"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Gunsmith specialises in the repairs, modifications, designs and building of firearm weaponry. This requires a high level of skill in machinery, woodwork and engineering.</w:t>
      </w:r>
    </w:p>
    <w:p w14:paraId="5E94B4DB"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Locksmith works in the creation and repair of locks, keys, and other security systems (in modern day)</w:t>
      </w:r>
    </w:p>
    <w:p w14:paraId="09EB1432"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Silversmith works with Silver in the creation of various Silver items.</w:t>
      </w:r>
    </w:p>
    <w:p w14:paraId="1A728574"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Swordsmith is a Bladesmith specialised further in the creation of different swords.</w:t>
      </w:r>
    </w:p>
    <w:p w14:paraId="36766AF7"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 xml:space="preserve">A Tinsmith, </w:t>
      </w:r>
      <w:proofErr w:type="spellStart"/>
      <w:r w:rsidRPr="006D242C">
        <w:rPr>
          <w:rFonts w:ascii="Times New Roman" w:hAnsi="Times New Roman" w:cs="Times New Roman"/>
          <w:sz w:val="20"/>
          <w:szCs w:val="20"/>
        </w:rPr>
        <w:t>Tinner</w:t>
      </w:r>
      <w:proofErr w:type="spellEnd"/>
      <w:r w:rsidRPr="006D242C">
        <w:rPr>
          <w:rFonts w:ascii="Times New Roman" w:hAnsi="Times New Roman" w:cs="Times New Roman"/>
          <w:sz w:val="20"/>
          <w:szCs w:val="20"/>
        </w:rPr>
        <w:t xml:space="preserve"> or Tinker works with light metals such as </w:t>
      </w:r>
      <w:proofErr w:type="spellStart"/>
      <w:r w:rsidRPr="006D242C">
        <w:rPr>
          <w:rFonts w:ascii="Times New Roman" w:hAnsi="Times New Roman" w:cs="Times New Roman"/>
          <w:sz w:val="20"/>
          <w:szCs w:val="20"/>
        </w:rPr>
        <w:t>tinware</w:t>
      </w:r>
      <w:proofErr w:type="spellEnd"/>
      <w:r w:rsidRPr="006D242C">
        <w:rPr>
          <w:rFonts w:ascii="Times New Roman" w:hAnsi="Times New Roman" w:cs="Times New Roman"/>
          <w:sz w:val="20"/>
          <w:szCs w:val="20"/>
        </w:rPr>
        <w:t>.</w:t>
      </w:r>
    </w:p>
    <w:p w14:paraId="77F24591"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Weapon-smith forges various weapons.</w:t>
      </w:r>
    </w:p>
    <w:p w14:paraId="2463C297"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lastRenderedPageBreak/>
        <w:t>An Armourer specialises in the creation of plate armour and may also repair weapons.</w:t>
      </w:r>
    </w:p>
    <w:p w14:paraId="7B437844" w14:textId="77777777" w:rsidR="00FB2C3F" w:rsidRDefault="00CF0063" w:rsidP="00FB2C3F">
      <w:pPr>
        <w:spacing w:line="360" w:lineRule="auto"/>
        <w:ind w:firstLine="360"/>
        <w:jc w:val="both"/>
        <w:rPr>
          <w:lang w:val="en-GB"/>
        </w:rPr>
      </w:pPr>
      <w:r w:rsidRPr="006D242C">
        <w:rPr>
          <w:lang w:val="en-GB"/>
        </w:rPr>
        <w:t>By covering these different styles of Smiths, levels can have an additional layer of depth in teaching about different artisans of the trade along with the different eras and locations. Personality can be crafted to create immersion as well as narrowing down the experience across levels for diversity.</w:t>
      </w:r>
    </w:p>
    <w:p w14:paraId="2D7B52F7" w14:textId="4C8ED95C" w:rsidR="00CF0063" w:rsidRPr="006D242C" w:rsidRDefault="00CF0063" w:rsidP="00FB2C3F">
      <w:pPr>
        <w:spacing w:line="360" w:lineRule="auto"/>
        <w:ind w:firstLine="360"/>
        <w:jc w:val="both"/>
        <w:rPr>
          <w:lang w:val="en-GB"/>
        </w:rPr>
      </w:pPr>
      <w:r w:rsidRPr="006D242C">
        <w:rPr>
          <w:lang w:val="en-GB"/>
        </w:rPr>
        <w:t>Smith techniques follow the process lined out by the Blacksmith category. They differ not only on the items that they create or materials that they use, but also in the ways that they utilise these methods.</w:t>
      </w:r>
      <w:r w:rsidR="00FB2C3F">
        <w:rPr>
          <w:lang w:val="en-GB"/>
        </w:rPr>
        <w:t xml:space="preserve"> </w:t>
      </w:r>
      <w:r w:rsidRPr="006D242C">
        <w:rPr>
          <w:lang w:val="en-GB"/>
        </w:rPr>
        <w:t xml:space="preserve">Different heat applications, timing, and hammering techniques all come together to create this. It will be the Tech Leads responsibility to design and create these mechanics in an adaptable way to be used in various and unique ways. </w:t>
      </w:r>
    </w:p>
    <w:p w14:paraId="2E261C94" w14:textId="15DD3BB5" w:rsidR="008D609E" w:rsidRPr="006D242C" w:rsidRDefault="008D609E" w:rsidP="003924F2">
      <w:pPr>
        <w:spacing w:line="360" w:lineRule="auto"/>
        <w:rPr>
          <w:sz w:val="28"/>
          <w:lang w:val="en-GB"/>
        </w:rPr>
      </w:pPr>
    </w:p>
    <w:p w14:paraId="6A5D6B8D" w14:textId="3D6573C0" w:rsidR="008D609E" w:rsidRPr="00FB2C3F" w:rsidRDefault="00CF0063" w:rsidP="00FB2C3F">
      <w:pPr>
        <w:pStyle w:val="Heading2"/>
        <w:spacing w:line="360" w:lineRule="auto"/>
        <w:jc w:val="left"/>
        <w:rPr>
          <w:sz w:val="28"/>
          <w:lang w:val="en-GB"/>
        </w:rPr>
      </w:pPr>
      <w:bookmarkStart w:id="96" w:name="_Toc21691839"/>
      <w:r w:rsidRPr="006D242C">
        <w:rPr>
          <w:sz w:val="28"/>
          <w:lang w:val="en-GB"/>
        </w:rPr>
        <w:t>Level Structure</w:t>
      </w:r>
      <w:bookmarkEnd w:id="96"/>
    </w:p>
    <w:p w14:paraId="1CF3E959" w14:textId="781651C2" w:rsidR="008D609E" w:rsidRPr="006D242C" w:rsidRDefault="00546FFB" w:rsidP="003924F2">
      <w:pPr>
        <w:spacing w:line="360" w:lineRule="auto"/>
        <w:rPr>
          <w:lang w:val="en-GB"/>
        </w:rPr>
      </w:pPr>
      <w:r w:rsidRPr="006D242C">
        <w:rPr>
          <w:lang w:val="en-GB"/>
        </w:rPr>
        <w:t>Levels throughout the project will follow through 5 categories, each containing individual levels. The main aim is to take the player through multiple levels in each era, exploring how different areas were developing in a linear fashion. The player will complete each level, advancing through the era. On completion of all available levels in the era, the player will be able to move through to the next era. UI will have the levels organized into individual categories to reflect progression and ease of navigation on level selection</w:t>
      </w:r>
      <w:r w:rsidR="00FE7922" w:rsidRPr="006D242C">
        <w:rPr>
          <w:lang w:val="en-GB"/>
        </w:rPr>
        <w:t>.</w:t>
      </w:r>
    </w:p>
    <w:p w14:paraId="544BCF1A" w14:textId="77777777" w:rsidR="008D609E" w:rsidRPr="006D242C" w:rsidRDefault="008D609E" w:rsidP="003924F2">
      <w:pPr>
        <w:spacing w:line="360" w:lineRule="auto"/>
        <w:rPr>
          <w:lang w:val="en-GB"/>
        </w:rPr>
      </w:pPr>
    </w:p>
    <w:p w14:paraId="054CE748" w14:textId="1B0F37B6" w:rsidR="008D609E" w:rsidRPr="00840008" w:rsidRDefault="00CF0063" w:rsidP="003924F2">
      <w:pPr>
        <w:pStyle w:val="Heading2"/>
        <w:spacing w:line="360" w:lineRule="auto"/>
        <w:jc w:val="left"/>
        <w:rPr>
          <w:sz w:val="28"/>
          <w:lang w:val="en-GB"/>
        </w:rPr>
      </w:pPr>
      <w:bookmarkStart w:id="97" w:name="_Toc21691840"/>
      <w:r w:rsidRPr="006D242C">
        <w:rPr>
          <w:sz w:val="28"/>
          <w:lang w:val="en-GB"/>
        </w:rPr>
        <w:t>Bronze Age</w:t>
      </w:r>
      <w:bookmarkEnd w:id="97"/>
    </w:p>
    <w:p w14:paraId="700CDAB4" w14:textId="77777777" w:rsidR="003302A9" w:rsidRPr="006D242C" w:rsidRDefault="00FE7922" w:rsidP="003924F2">
      <w:pPr>
        <w:pStyle w:val="Heading2"/>
        <w:spacing w:line="360" w:lineRule="auto"/>
        <w:rPr>
          <w:lang w:val="en-GB"/>
        </w:rPr>
      </w:pPr>
      <w:r w:rsidRPr="006D242C">
        <w:rPr>
          <w:lang w:val="en-GB"/>
        </w:rPr>
        <w:tab/>
      </w:r>
      <w:r w:rsidR="003302A9" w:rsidRPr="006D242C">
        <w:rPr>
          <w:lang w:val="en-GB"/>
        </w:rPr>
        <w:t>Mesopotamia</w:t>
      </w:r>
    </w:p>
    <w:p w14:paraId="1148120E" w14:textId="77777777" w:rsidR="00FB2C3F" w:rsidRDefault="003302A9" w:rsidP="003924F2">
      <w:pPr>
        <w:spacing w:line="360" w:lineRule="auto"/>
        <w:jc w:val="both"/>
        <w:rPr>
          <w:lang w:val="en-GB"/>
        </w:rPr>
      </w:pPr>
      <w:r w:rsidRPr="006D242C">
        <w:rPr>
          <w:lang w:val="en-GB"/>
        </w:rPr>
        <w:t xml:space="preserve">The choice was made to create a level focused in the Bronze Era. As none of the pre-researched eras fit into the Bronze Era, new research was conducted to determine a suitable setting for a Bronze Era level. Mesopotamia was an ancient region that spanned across the Eastern Mediterranean, corresponding to today’s Iraq, Iran, Syria and Turkey </w:t>
      </w:r>
      <w:r w:rsidRPr="006D242C">
        <w:rPr>
          <w:lang w:val="en-GB"/>
        </w:rPr>
        <w:fldChar w:fldCharType="begin" w:fldLock="1"/>
      </w:r>
      <w:r w:rsidRPr="006D242C">
        <w:rPr>
          <w:lang w:val="en-GB"/>
        </w:rPr>
        <w:instrText>ADDIN CSL_CITATION {"citationItems":[{"id":"ITEM-1","itemData":{"author":[{"dropping-particle":"","family":"Mark","given":"Joshua J","non-dropping-particle":"","parse-names":false,"suffix":""}],"container-title":"Ancient History Encyclopedia","id":"ITEM-1","issued":{"date-parts":[["2018"]]},"title":"Mesopotamia","type":"entry-encyclopedia"},"uris":["http://www.mendeley.com/documents/?uuid=e9399e86-dac0-4faa-aee2-0bff42a39bbd"]}],"mendeley":{"formattedCitation":"(Mark, 2018)","plainTextFormattedCitation":"(Mark, 2018)","previouslyFormattedCitation":"(Mark, 2018)"},"properties":{"noteIndex":0},"schema":"https://github.com/citation-style-language/schema/raw/master/csl-citation.json"}</w:instrText>
      </w:r>
      <w:r w:rsidRPr="006D242C">
        <w:rPr>
          <w:lang w:val="en-GB"/>
        </w:rPr>
        <w:fldChar w:fldCharType="separate"/>
      </w:r>
      <w:r w:rsidRPr="006D242C">
        <w:rPr>
          <w:noProof/>
          <w:lang w:val="en-GB"/>
        </w:rPr>
        <w:t>(Mark, 2018)</w:t>
      </w:r>
      <w:r w:rsidRPr="006D242C">
        <w:rPr>
          <w:lang w:val="en-GB"/>
        </w:rPr>
        <w:fldChar w:fldCharType="end"/>
      </w:r>
      <w:r w:rsidRPr="006D242C">
        <w:rPr>
          <w:lang w:val="en-GB"/>
        </w:rPr>
        <w:t xml:space="preserve">. Considered to be the cradle of civilisation, Mesopotamia is credited for many firsts in History, such as the invention of the wheel </w:t>
      </w:r>
      <w:r w:rsidRPr="006D242C">
        <w:rPr>
          <w:lang w:val="en-GB"/>
        </w:rPr>
        <w:fldChar w:fldCharType="begin" w:fldLock="1"/>
      </w:r>
      <w:r w:rsidRPr="006D242C">
        <w:rPr>
          <w:lang w:val="en-GB"/>
        </w:rPr>
        <w:instrText>ADDIN CSL_CITATION {"citationItems":[{"id":"ITEM-1","itemData":{"author":[{"dropping-particle":"","family":"Bertman","given":"Stephen","non-dropping-particle":"","parse-names":false,"suffix":""}],"id":"ITEM-1","issued":{"date-parts":[["2005"]]},"number-of-pages":"416","publisher":"Oxford University Press","title":"Handbook to Life in Ancient Mesopotamia","type":"book"},"uris":["http://www.mendeley.com/documents/?uuid=331cac8a-3a17-4a4d-bdf6-30b7d48df9cc"]}],"mendeley":{"formattedCitation":"(Bertman, 2005)","plainTextFormattedCitation":"(Bertman, 2005)","previouslyFormattedCitation":"(Bertman, 2005)"},"properties":{"noteIndex":0},"schema":"https://github.com/citation-style-language/schema/raw/master/csl-citation.json"}</w:instrText>
      </w:r>
      <w:r w:rsidRPr="006D242C">
        <w:rPr>
          <w:lang w:val="en-GB"/>
        </w:rPr>
        <w:fldChar w:fldCharType="separate"/>
      </w:r>
      <w:r w:rsidRPr="006D242C">
        <w:rPr>
          <w:noProof/>
          <w:lang w:val="en-GB"/>
        </w:rPr>
        <w:t>(Bertman, 2005)</w:t>
      </w:r>
      <w:r w:rsidRPr="006D242C">
        <w:rPr>
          <w:lang w:val="en-GB"/>
        </w:rPr>
        <w:fldChar w:fldCharType="end"/>
      </w:r>
      <w:r w:rsidRPr="006D242C">
        <w:rPr>
          <w:lang w:val="en-GB"/>
        </w:rPr>
        <w:t>, and has a very long rich history as it prospered from the Pre-Pottery Neolithic Age (10,000 BCE) until the Classical Antiquity age (7</w:t>
      </w:r>
      <w:r w:rsidRPr="006D242C">
        <w:rPr>
          <w:vertAlign w:val="superscript"/>
          <w:lang w:val="en-GB"/>
        </w:rPr>
        <w:t>th</w:t>
      </w:r>
      <w:r w:rsidRPr="006D242C">
        <w:rPr>
          <w:lang w:val="en-GB"/>
        </w:rPr>
        <w:t xml:space="preserve"> Century CE). </w:t>
      </w:r>
    </w:p>
    <w:p w14:paraId="7CE2A0C2" w14:textId="77777777" w:rsidR="00FB2C3F" w:rsidRDefault="003302A9" w:rsidP="00FB2C3F">
      <w:pPr>
        <w:spacing w:line="360" w:lineRule="auto"/>
        <w:ind w:firstLine="720"/>
        <w:jc w:val="both"/>
        <w:rPr>
          <w:lang w:val="en-GB"/>
        </w:rPr>
      </w:pPr>
      <w:r w:rsidRPr="006D242C">
        <w:rPr>
          <w:lang w:val="en-GB"/>
        </w:rPr>
        <w:t>The Bronze Age of Mesopotamia can be broken into 4 eras. The Copper Age (5,900 BCE – 3,200 BCE), was the era in which Mesopotamia transitioned from stone to Copper. During this period areas of Mesopotamia saw advancement, gaining the first Temples and unwalled Villages away from their sporadic settlements of single dwellings. From there, the Early Bronze Age (3,000 BCE – 2,119 BCE) saw Bronze supplant Copper and the rapid growth of City-states to establish economic and political stability, leading to rise of Akkadian Empire. The Middle Bronze Age (2,119 BCE – 1,700 BCE) saw the expansion of Assyrian Kingdoms and the rise of the Babylonian Dynasty. With this came increased warfare. Finally, the Late Bronze Age (1,700 BCE – 1,100 BCE) gained more shifts on power and the expansion of culture, which further lead to the discovery of mining ore and crafting Iron. Throughout these eras, the most interesting is the 200-year space between the Copper Age and Early Bronze Age.</w:t>
      </w:r>
    </w:p>
    <w:p w14:paraId="7BCC9F90" w14:textId="3918863D" w:rsidR="003302A9" w:rsidRPr="006D242C" w:rsidRDefault="003302A9" w:rsidP="00FB2C3F">
      <w:pPr>
        <w:spacing w:line="360" w:lineRule="auto"/>
        <w:ind w:firstLine="720"/>
        <w:jc w:val="both"/>
        <w:rPr>
          <w:lang w:val="en-GB"/>
        </w:rPr>
      </w:pPr>
      <w:r w:rsidRPr="006D242C">
        <w:rPr>
          <w:lang w:val="en-GB"/>
        </w:rPr>
        <w:lastRenderedPageBreak/>
        <w:t xml:space="preserve">As the first area of the game, utilising Copper to craft a personal seal would give an identity for the player. At the time, seals were considered the equivalent of modern-day identification cards and would be an important item for the player. Given the ability, this could give a small function of customisation for the </w:t>
      </w:r>
      <w:r w:rsidR="006D242C" w:rsidRPr="006D242C">
        <w:rPr>
          <w:lang w:val="en-GB"/>
        </w:rPr>
        <w:t>player and</w:t>
      </w:r>
      <w:r w:rsidRPr="006D242C">
        <w:rPr>
          <w:lang w:val="en-GB"/>
        </w:rPr>
        <w:t xml:space="preserve"> can be used </w:t>
      </w:r>
      <w:proofErr w:type="gramStart"/>
      <w:r w:rsidRPr="006D242C">
        <w:rPr>
          <w:lang w:val="en-GB"/>
        </w:rPr>
        <w:t>as a way to</w:t>
      </w:r>
      <w:proofErr w:type="gramEnd"/>
      <w:r w:rsidRPr="006D242C">
        <w:rPr>
          <w:lang w:val="en-GB"/>
        </w:rPr>
        <w:t xml:space="preserve"> stamp and authenticate their favourite work (giving a favourites category). Starting here could be a small tutorial of the most basic functional mechanics of the game. Then, as the tutorial progresses to introduce the Job Board system, as well as giving the player the chance to try the mechanics for themselves, Bronze can be used to introduce the economy system for upgrading and purchasing new materials. The first bronze crafting item could be “The Shadow Stick”, a Mesopotamian Sundial. This could be done with a wooden version given to the player, with the request of crafting a Bronze version, and introduce the timer mechanics.</w:t>
      </w:r>
    </w:p>
    <w:p w14:paraId="379DE6BB" w14:textId="6658897F" w:rsidR="008D609E" w:rsidRPr="006D242C" w:rsidRDefault="00FE7922" w:rsidP="003924F2">
      <w:pPr>
        <w:spacing w:line="360" w:lineRule="auto"/>
        <w:rPr>
          <w:lang w:val="en-GB"/>
        </w:rPr>
      </w:pPr>
      <w:r w:rsidRPr="006D242C">
        <w:rPr>
          <w:lang w:val="en-GB"/>
        </w:rPr>
        <w:t>.</w:t>
      </w:r>
    </w:p>
    <w:p w14:paraId="3FA97378" w14:textId="343B222B" w:rsidR="008D609E" w:rsidRPr="006D242C" w:rsidRDefault="00CF0063" w:rsidP="003924F2">
      <w:pPr>
        <w:pStyle w:val="Heading2"/>
        <w:spacing w:line="360" w:lineRule="auto"/>
        <w:jc w:val="left"/>
        <w:rPr>
          <w:sz w:val="28"/>
          <w:lang w:val="en-GB"/>
        </w:rPr>
      </w:pPr>
      <w:bookmarkStart w:id="98" w:name="_Toc21691841"/>
      <w:r w:rsidRPr="006D242C">
        <w:rPr>
          <w:sz w:val="28"/>
          <w:lang w:val="en-GB"/>
        </w:rPr>
        <w:t>Iron Age</w:t>
      </w:r>
      <w:bookmarkEnd w:id="98"/>
    </w:p>
    <w:p w14:paraId="2F18DFE1" w14:textId="0D52ED5A" w:rsidR="008D609E" w:rsidRDefault="000F3D26" w:rsidP="000F3D26">
      <w:pPr>
        <w:spacing w:line="360" w:lineRule="auto"/>
        <w:jc w:val="center"/>
        <w:rPr>
          <w:lang w:val="en-GB"/>
        </w:rPr>
      </w:pPr>
      <w:r>
        <w:rPr>
          <w:b/>
          <w:bCs/>
          <w:lang w:val="en-GB"/>
        </w:rPr>
        <w:t>Egypt</w:t>
      </w:r>
    </w:p>
    <w:p w14:paraId="705C86DC" w14:textId="77777777" w:rsidR="00342363" w:rsidRDefault="00342363" w:rsidP="00342363">
      <w:r>
        <w:t>Egyptians valued their jewelry very highly, therefore I goldsmithing is the best fit for the Egyptian level, as it can be tied to history and culture of the Egyptians, they adorned their jewelry with valued stones, the most valuable stones were Lapis Lazuli Obsidian, garnet, rock crystal and carnelian, pearls and emeralds were the more common stones</w:t>
      </w:r>
    </w:p>
    <w:p w14:paraId="28AE8A7A" w14:textId="77777777" w:rsidR="00342363" w:rsidRDefault="00342363" w:rsidP="00342363"/>
    <w:p w14:paraId="4B033B2B" w14:textId="77777777" w:rsidR="00342363" w:rsidRDefault="00342363" w:rsidP="00342363">
      <w:pPr>
        <w:rPr>
          <w:b/>
          <w:u w:val="single"/>
        </w:rPr>
      </w:pPr>
      <w:r>
        <w:rPr>
          <w:b/>
          <w:u w:val="single"/>
        </w:rPr>
        <w:t>Iron Meteor necklace</w:t>
      </w:r>
    </w:p>
    <w:p w14:paraId="5601BA16" w14:textId="77777777" w:rsidR="00342363" w:rsidRDefault="00342363" w:rsidP="00342363">
      <w:r>
        <w:t>The Egyptians found iron from meteorites, an example of this are 9 beads, these 9 beads were strung together into a necklace, this was done by hammering the iron into thin sheets, then rolled into tubes, this is one of the few examples of jewelry making using iron.</w:t>
      </w:r>
    </w:p>
    <w:p w14:paraId="1B4CB330" w14:textId="77777777" w:rsidR="00342363" w:rsidRDefault="00342363" w:rsidP="00342363">
      <w:r>
        <w:rPr>
          <w:b/>
          <w:u w:val="single"/>
        </w:rPr>
        <w:t>The Death mask of Tutankhamun</w:t>
      </w:r>
      <w:r>
        <w:t xml:space="preserve"> is a world famous symbol of ancient Egypt, it is created with layers of gold, Egypt could have some gold-</w:t>
      </w:r>
      <w:proofErr w:type="spellStart"/>
      <w:r>
        <w:t>smithing</w:t>
      </w:r>
      <w:proofErr w:type="spellEnd"/>
      <w:r>
        <w:t xml:space="preserve"> mechanics as they have a lot of popular gold artefacts such as this, the mask also has various gems around it that the player could put in place such as Lapis Lazuli around the eyebrows, Quartz for the eyes, Obsidian for the pupils, and rows of carnelian, Feldspar, turquoise, amazonite, faience</w:t>
      </w:r>
      <w:r>
        <w:tab/>
        <w:t>around the collar</w:t>
      </w:r>
    </w:p>
    <w:p w14:paraId="68830011" w14:textId="77777777" w:rsidR="00342363" w:rsidRDefault="00342363" w:rsidP="00342363"/>
    <w:p w14:paraId="04A67EE5" w14:textId="77777777" w:rsidR="00342363" w:rsidRDefault="00342363" w:rsidP="00342363">
      <w:pPr>
        <w:rPr>
          <w:b/>
          <w:u w:val="single"/>
        </w:rPr>
      </w:pPr>
      <w:r>
        <w:rPr>
          <w:b/>
          <w:u w:val="single"/>
        </w:rPr>
        <w:t>Protective Amulets</w:t>
      </w:r>
    </w:p>
    <w:p w14:paraId="025ECE31" w14:textId="77777777" w:rsidR="00342363" w:rsidRDefault="00342363" w:rsidP="00342363">
      <w:r>
        <w:t>Used by the Egyptians as charms to give them protection or power. Made of gold and jewels infused in, came in various shapes such as humans, rams, falcons, Scarabs, etc.</w:t>
      </w:r>
    </w:p>
    <w:p w14:paraId="0A18EDB8" w14:textId="77777777" w:rsidR="00342363" w:rsidRDefault="00342363" w:rsidP="00342363">
      <w:pPr>
        <w:rPr>
          <w:b/>
          <w:u w:val="single"/>
        </w:rPr>
      </w:pPr>
      <w:r>
        <w:rPr>
          <w:b/>
          <w:u w:val="single"/>
        </w:rPr>
        <w:t>Heart Scarabs</w:t>
      </w:r>
    </w:p>
    <w:p w14:paraId="79645CFF" w14:textId="77777777" w:rsidR="00342363" w:rsidRDefault="00342363" w:rsidP="00342363">
      <w:r>
        <w:t>These were funeral amulets in the form of scarabs, they were shaped like hearts, ovals, and beetles. They were made of stone typically. Heart scarabs were important, as they believed that once placed over the heart of someone that had died, their heart would not separate from the body, and the heart would then be judged by Anubis in the afterlife to determine the life they led</w:t>
      </w:r>
    </w:p>
    <w:p w14:paraId="416851DD" w14:textId="77777777" w:rsidR="000F3D26" w:rsidRPr="000F3D26" w:rsidRDefault="000F3D26" w:rsidP="000F3D26">
      <w:pPr>
        <w:spacing w:line="360" w:lineRule="auto"/>
        <w:rPr>
          <w:lang w:val="en-GB"/>
        </w:rPr>
      </w:pPr>
    </w:p>
    <w:p w14:paraId="68518763" w14:textId="5DD13B95" w:rsidR="008D609E" w:rsidRPr="006D242C" w:rsidRDefault="00CF0063" w:rsidP="003924F2">
      <w:pPr>
        <w:pStyle w:val="Heading2"/>
        <w:spacing w:line="360" w:lineRule="auto"/>
        <w:jc w:val="left"/>
        <w:rPr>
          <w:sz w:val="28"/>
          <w:lang w:val="en-GB"/>
        </w:rPr>
      </w:pPr>
      <w:bookmarkStart w:id="99" w:name="_Toc21691842"/>
      <w:r w:rsidRPr="006D242C">
        <w:rPr>
          <w:sz w:val="28"/>
          <w:lang w:val="en-GB"/>
        </w:rPr>
        <w:t>Medieval Age</w:t>
      </w:r>
      <w:bookmarkEnd w:id="99"/>
    </w:p>
    <w:p w14:paraId="24A2DB89" w14:textId="4F7F03A5" w:rsidR="006D242C" w:rsidRDefault="000F3D26" w:rsidP="000F3D26">
      <w:pPr>
        <w:spacing w:line="360" w:lineRule="auto"/>
        <w:jc w:val="center"/>
        <w:rPr>
          <w:b/>
          <w:bCs/>
          <w:lang w:val="en-GB"/>
        </w:rPr>
      </w:pPr>
      <w:r>
        <w:rPr>
          <w:b/>
          <w:bCs/>
          <w:lang w:val="en-GB"/>
        </w:rPr>
        <w:t>Japan</w:t>
      </w:r>
    </w:p>
    <w:p w14:paraId="77C1B5C4" w14:textId="77777777" w:rsidR="001E7AA3" w:rsidRDefault="001E7AA3" w:rsidP="001E7AA3">
      <w:r>
        <w:t xml:space="preserve">Materials: Traditionally used </w:t>
      </w:r>
      <w:proofErr w:type="spellStart"/>
      <w:r>
        <w:t>tamahagane</w:t>
      </w:r>
      <w:proofErr w:type="spellEnd"/>
      <w:r>
        <w:t xml:space="preserve"> which is produced from Iron sand. Mainly used to make samurai swords such as the Katana.</w:t>
      </w:r>
    </w:p>
    <w:p w14:paraId="5D6719E3" w14:textId="77777777" w:rsidR="001E7AA3" w:rsidRDefault="001E7AA3" w:rsidP="001E7AA3"/>
    <w:p w14:paraId="5758F2B4" w14:textId="77777777" w:rsidR="001E7AA3" w:rsidRDefault="001E7AA3" w:rsidP="001E7AA3">
      <w:r>
        <w:t xml:space="preserve">Steel production. </w:t>
      </w:r>
    </w:p>
    <w:p w14:paraId="0A63CA0C" w14:textId="77777777" w:rsidR="001E7AA3" w:rsidRDefault="001E7AA3" w:rsidP="001E7AA3">
      <w:r>
        <w:t xml:space="preserve">Smelting process: A clay vessel about 1.1m tall and 3m long and 1.1m wide is constructed (Known as a </w:t>
      </w:r>
      <w:proofErr w:type="spellStart"/>
      <w:r>
        <w:t>tatara</w:t>
      </w:r>
      <w:proofErr w:type="spellEnd"/>
      <w:r>
        <w:t>). After the clay is set, it is fired until dry. Then a charcoal fire is started from soft pine charcoal until the smelter reaches the correct temperature (???)</w:t>
      </w:r>
    </w:p>
    <w:p w14:paraId="314ADBFE" w14:textId="77777777" w:rsidR="001E7AA3" w:rsidRDefault="001E7AA3" w:rsidP="001E7AA3"/>
    <w:p w14:paraId="1FE66A81" w14:textId="77777777" w:rsidR="001E7AA3" w:rsidRDefault="001E7AA3" w:rsidP="001E7AA3">
      <w:r>
        <w:rPr>
          <w:noProof/>
        </w:rPr>
        <w:lastRenderedPageBreak/>
        <w:drawing>
          <wp:anchor distT="0" distB="0" distL="114300" distR="114300" simplePos="0" relativeHeight="251659264" behindDoc="0" locked="0" layoutInCell="1" allowOverlap="1" wp14:anchorId="1089320A" wp14:editId="7A5172AF">
            <wp:simplePos x="0" y="0"/>
            <wp:positionH relativeFrom="column">
              <wp:posOffset>4535722</wp:posOffset>
            </wp:positionH>
            <wp:positionV relativeFrom="paragraph">
              <wp:posOffset>120180</wp:posOffset>
            </wp:positionV>
            <wp:extent cx="1935480" cy="2870200"/>
            <wp:effectExtent l="0" t="0" r="762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35480" cy="2870200"/>
                    </a:xfrm>
                    <a:prstGeom prst="rect">
                      <a:avLst/>
                    </a:prstGeom>
                    <a:noFill/>
                    <a:ln>
                      <a:noFill/>
                    </a:ln>
                  </pic:spPr>
                </pic:pic>
              </a:graphicData>
            </a:graphic>
            <wp14:sizeRelH relativeFrom="margin">
              <wp14:pctWidth>0</wp14:pctWidth>
            </wp14:sizeRelH>
            <wp14:sizeRelV relativeFrom="margin">
              <wp14:pctHeight>0</wp14:pctHeight>
            </wp14:sizeRelV>
          </wp:anchor>
        </w:drawing>
      </w:r>
      <w:r>
        <w:t>Forging:</w:t>
      </w:r>
    </w:p>
    <w:p w14:paraId="6590986C" w14:textId="77777777" w:rsidR="001E7AA3" w:rsidRDefault="001E7AA3" w:rsidP="001E7AA3">
      <w:r>
        <w:t xml:space="preserve">Three types of steel are chosen for the blade, a very low carbon steel called </w:t>
      </w:r>
      <w:proofErr w:type="spellStart"/>
      <w:r>
        <w:t>hocho-tetsu</w:t>
      </w:r>
      <w:proofErr w:type="spellEnd"/>
      <w:r>
        <w:t xml:space="preserve"> is used for the core of the blade (called a </w:t>
      </w:r>
      <w:proofErr w:type="spellStart"/>
      <w:r>
        <w:t>shingane</w:t>
      </w:r>
      <w:proofErr w:type="spellEnd"/>
      <w:r>
        <w:t>). The high carbon steel(</w:t>
      </w:r>
      <w:proofErr w:type="spellStart"/>
      <w:r>
        <w:t>tamahagane</w:t>
      </w:r>
      <w:proofErr w:type="spellEnd"/>
      <w:r>
        <w:t xml:space="preserve">) and the </w:t>
      </w:r>
      <w:proofErr w:type="spellStart"/>
      <w:r>
        <w:t>remelted</w:t>
      </w:r>
      <w:proofErr w:type="spellEnd"/>
      <w:r>
        <w:t xml:space="preserve"> pig iron (cast iron/</w:t>
      </w:r>
      <w:proofErr w:type="spellStart"/>
      <w:r>
        <w:t>nabe-gane</w:t>
      </w:r>
      <w:proofErr w:type="spellEnd"/>
      <w:r>
        <w:t xml:space="preserve">) are then </w:t>
      </w:r>
      <w:proofErr w:type="spellStart"/>
      <w:r>
        <w:t>combned</w:t>
      </w:r>
      <w:proofErr w:type="spellEnd"/>
      <w:r>
        <w:t xml:space="preserve"> to form the outer skin of the blade (</w:t>
      </w:r>
      <w:proofErr w:type="spellStart"/>
      <w:r>
        <w:t>kawagane</w:t>
      </w:r>
      <w:proofErr w:type="spellEnd"/>
      <w:r>
        <w:t xml:space="preserve">) </w:t>
      </w:r>
    </w:p>
    <w:p w14:paraId="773464F6" w14:textId="77777777" w:rsidR="001E7AA3" w:rsidRDefault="001E7AA3" w:rsidP="001E7AA3">
      <w:r>
        <w:t>The making of the swords is done by a process called folding the steel. This is a process where the swords are made by repeatedly heating, hammering and folding the metal. The high carbon steel and higher carbon cast iron are then forged into alternating layers. The cast-iron is heated, quenched in water and then is broken into smaller pieces to help free it from the slag. The steel is then forged into a single plate, and the pieces of cast iron are piled on top, and the whole thing is forge-welded into a single billet, which is called the age-</w:t>
      </w:r>
      <w:proofErr w:type="spellStart"/>
      <w:r>
        <w:t>kitae</w:t>
      </w:r>
      <w:proofErr w:type="spellEnd"/>
      <w:r>
        <w:t xml:space="preserve"> process. The billet is then elongated, cut, folded and forge welded again. This process (called </w:t>
      </w:r>
      <w:proofErr w:type="spellStart"/>
      <w:r>
        <w:t>shitae-kitae</w:t>
      </w:r>
      <w:proofErr w:type="spellEnd"/>
      <w:r>
        <w:t>) is repeated from 8-16 times.</w:t>
      </w:r>
    </w:p>
    <w:p w14:paraId="301229A1" w14:textId="77777777" w:rsidR="001E7AA3" w:rsidRDefault="001E7AA3" w:rsidP="001E7AA3"/>
    <w:p w14:paraId="43D3CD7F" w14:textId="77777777" w:rsidR="001E7AA3" w:rsidRDefault="001E7AA3" w:rsidP="001E7AA3">
      <w:r>
        <w:t>Assembly:</w:t>
      </w:r>
    </w:p>
    <w:p w14:paraId="2F7F49F8" w14:textId="77777777" w:rsidR="001E7AA3" w:rsidRDefault="001E7AA3" w:rsidP="001E7AA3">
      <w:r>
        <w:t xml:space="preserve">The most basic assembly type, commonly used for katanas use the </w:t>
      </w:r>
      <w:r w:rsidRPr="00B070F7">
        <w:rPr>
          <w:b/>
          <w:bCs/>
        </w:rPr>
        <w:t>Maru</w:t>
      </w:r>
      <w:r>
        <w:t xml:space="preserve"> assembly type, where the entire sword is composed of a single steel. However, due to the only using one steel, the sword can be quite fragile. </w:t>
      </w:r>
    </w:p>
    <w:p w14:paraId="414577D9" w14:textId="77777777" w:rsidR="001E7AA3" w:rsidRDefault="001E7AA3" w:rsidP="001E7AA3">
      <w:r>
        <w:t xml:space="preserve">A different assembly type known as the </w:t>
      </w:r>
      <w:proofErr w:type="spellStart"/>
      <w:r w:rsidRPr="00B070F7">
        <w:rPr>
          <w:b/>
          <w:bCs/>
        </w:rPr>
        <w:t>Kobuse</w:t>
      </w:r>
      <w:proofErr w:type="spellEnd"/>
      <w:r>
        <w:rPr>
          <w:b/>
          <w:bCs/>
        </w:rPr>
        <w:t xml:space="preserve"> </w:t>
      </w:r>
      <w:r>
        <w:t xml:space="preserve">assembly type, which is made using two steels, </w:t>
      </w:r>
      <w:proofErr w:type="spellStart"/>
      <w:r>
        <w:t>Hagane</w:t>
      </w:r>
      <w:proofErr w:type="spellEnd"/>
      <w:r>
        <w:t xml:space="preserve"> (edge steel) and </w:t>
      </w:r>
      <w:proofErr w:type="spellStart"/>
      <w:r>
        <w:t>shingane</w:t>
      </w:r>
      <w:proofErr w:type="spellEnd"/>
      <w:r>
        <w:t xml:space="preserve"> (core steel). </w:t>
      </w:r>
      <w:proofErr w:type="spellStart"/>
      <w:r>
        <w:t>Honsanmai</w:t>
      </w:r>
      <w:proofErr w:type="spellEnd"/>
      <w:r>
        <w:t xml:space="preserve"> and </w:t>
      </w:r>
      <w:proofErr w:type="spellStart"/>
      <w:r>
        <w:t>Shihozume</w:t>
      </w:r>
      <w:proofErr w:type="spellEnd"/>
      <w:r>
        <w:t xml:space="preserve"> types add a third steel, called </w:t>
      </w:r>
      <w:proofErr w:type="spellStart"/>
      <w:r>
        <w:t>kawagane</w:t>
      </w:r>
      <w:proofErr w:type="spellEnd"/>
      <w:r>
        <w:t xml:space="preserve"> (skin steel). </w:t>
      </w:r>
    </w:p>
    <w:p w14:paraId="2113A7FC" w14:textId="77777777" w:rsidR="001E7AA3" w:rsidRDefault="001E7AA3" w:rsidP="001E7AA3">
      <w:r>
        <w:t xml:space="preserve">There are different ways that a sword can be assembled, varying from smith to smith. One method is “drawing out” the edge steel (hammered into a bar), bent into a “U” shaped trough, and the very </w:t>
      </w:r>
      <w:proofErr w:type="gramStart"/>
      <w:r>
        <w:t>soft core</w:t>
      </w:r>
      <w:proofErr w:type="gramEnd"/>
      <w:r>
        <w:t xml:space="preserve"> steel is inserted into the harder piece. They are then forge welded together and hammered into the basic shape of the sword. By the time this process is finished, the two pieces of steel have been fused together, but retain their differences in hardenability. </w:t>
      </w:r>
    </w:p>
    <w:p w14:paraId="0A203475" w14:textId="77777777" w:rsidR="001E7AA3" w:rsidRPr="00B070F7" w:rsidRDefault="001E7AA3" w:rsidP="001E7AA3">
      <w:r>
        <w:t>A second way to assemble the blades is by assembling the different pieces into a block, forge weld them together and then draw out the steel (hammer into a bar) so that the correct steel ends up in the desired place.</w:t>
      </w:r>
    </w:p>
    <w:p w14:paraId="56BBA54F" w14:textId="77777777" w:rsidR="001E7AA3" w:rsidRDefault="001E7AA3" w:rsidP="000F3D26">
      <w:pPr>
        <w:spacing w:line="360" w:lineRule="auto"/>
        <w:jc w:val="center"/>
        <w:rPr>
          <w:b/>
          <w:bCs/>
          <w:lang w:val="en-GB"/>
        </w:rPr>
      </w:pPr>
    </w:p>
    <w:p w14:paraId="2199ADAE" w14:textId="77777777" w:rsidR="000F3D26" w:rsidRPr="000F3D26" w:rsidRDefault="000F3D26" w:rsidP="000F3D26">
      <w:pPr>
        <w:spacing w:line="360" w:lineRule="auto"/>
        <w:rPr>
          <w:lang w:val="en-GB"/>
        </w:rPr>
      </w:pPr>
    </w:p>
    <w:p w14:paraId="2449327D" w14:textId="3F7588D5" w:rsidR="008D609E" w:rsidRPr="00840008" w:rsidRDefault="00CF0063" w:rsidP="003924F2">
      <w:pPr>
        <w:pStyle w:val="Heading2"/>
        <w:spacing w:line="360" w:lineRule="auto"/>
        <w:jc w:val="left"/>
        <w:rPr>
          <w:sz w:val="28"/>
          <w:lang w:val="en-GB"/>
        </w:rPr>
      </w:pPr>
      <w:bookmarkStart w:id="100" w:name="_Toc21691843"/>
      <w:r w:rsidRPr="006D242C">
        <w:rPr>
          <w:sz w:val="28"/>
          <w:lang w:val="en-GB"/>
        </w:rPr>
        <w:t>Industrial Age</w:t>
      </w:r>
      <w:bookmarkEnd w:id="100"/>
    </w:p>
    <w:p w14:paraId="2722AF84" w14:textId="033532FE" w:rsidR="008D609E" w:rsidRPr="006D242C" w:rsidRDefault="006D242C" w:rsidP="003924F2">
      <w:pPr>
        <w:spacing w:line="360" w:lineRule="auto"/>
        <w:jc w:val="center"/>
        <w:rPr>
          <w:b/>
          <w:bCs/>
          <w:lang w:val="en-GB"/>
        </w:rPr>
      </w:pPr>
      <w:r w:rsidRPr="006D242C">
        <w:rPr>
          <w:b/>
          <w:bCs/>
          <w:lang w:val="en-GB"/>
        </w:rPr>
        <w:t>France</w:t>
      </w:r>
    </w:p>
    <w:p w14:paraId="2AF1E150" w14:textId="3F0FCD58" w:rsidR="006D242C" w:rsidRDefault="006D242C" w:rsidP="003924F2">
      <w:pPr>
        <w:spacing w:line="360" w:lineRule="auto"/>
        <w:jc w:val="both"/>
        <w:rPr>
          <w:lang w:val="en-GB"/>
        </w:rPr>
      </w:pPr>
      <w:r>
        <w:rPr>
          <w:lang w:val="en-GB"/>
        </w:rPr>
        <w:t xml:space="preserve">The Industrial Age was a key era in the advancement of civilisation, being the time of innovation in new manufacturing processes through the introduction of machinery </w:t>
      </w:r>
      <w:r w:rsidR="00840008">
        <w:rPr>
          <w:lang w:val="en-GB"/>
        </w:rPr>
        <w:t>into</w:t>
      </w:r>
      <w:r>
        <w:rPr>
          <w:lang w:val="en-GB"/>
        </w:rPr>
        <w:t xml:space="preserve"> factories</w:t>
      </w:r>
      <w:r w:rsidR="002B7129">
        <w:rPr>
          <w:lang w:val="en-GB"/>
        </w:rPr>
        <w:t>, beginning notably in Great Britain around the 18</w:t>
      </w:r>
      <w:r w:rsidR="002B7129" w:rsidRPr="002B7129">
        <w:rPr>
          <w:vertAlign w:val="superscript"/>
          <w:lang w:val="en-GB"/>
        </w:rPr>
        <w:t>th</w:t>
      </w:r>
      <w:r w:rsidR="002B7129">
        <w:rPr>
          <w:lang w:val="en-GB"/>
        </w:rPr>
        <w:t xml:space="preserve"> century</w:t>
      </w:r>
      <w:r>
        <w:rPr>
          <w:lang w:val="en-GB"/>
        </w:rPr>
        <w:t>. This development</w:t>
      </w:r>
      <w:r w:rsidR="002B7129">
        <w:rPr>
          <w:lang w:val="en-GB"/>
        </w:rPr>
        <w:t xml:space="preserve"> was a major toll on vocations such as </w:t>
      </w:r>
      <w:proofErr w:type="spellStart"/>
      <w:r w:rsidR="002B7129">
        <w:rPr>
          <w:lang w:val="en-GB"/>
        </w:rPr>
        <w:t>smithing</w:t>
      </w:r>
      <w:proofErr w:type="spellEnd"/>
      <w:r w:rsidR="002B7129">
        <w:rPr>
          <w:lang w:val="en-GB"/>
        </w:rPr>
        <w:t xml:space="preserve">, as they relied mostly on the handiwork of trained humans, who could now be replaced by machines which </w:t>
      </w:r>
      <w:r w:rsidR="00840008">
        <w:rPr>
          <w:lang w:val="en-GB"/>
        </w:rPr>
        <w:t>can</w:t>
      </w:r>
      <w:r w:rsidR="002B7129">
        <w:rPr>
          <w:lang w:val="en-GB"/>
        </w:rPr>
        <w:t xml:space="preserve"> work with greater power and speed. Although the profession of </w:t>
      </w:r>
      <w:proofErr w:type="spellStart"/>
      <w:r w:rsidR="002B7129">
        <w:rPr>
          <w:lang w:val="en-GB"/>
        </w:rPr>
        <w:t>smithing</w:t>
      </w:r>
      <w:proofErr w:type="spellEnd"/>
      <w:r w:rsidR="002B7129">
        <w:rPr>
          <w:lang w:val="en-GB"/>
        </w:rPr>
        <w:t xml:space="preserve"> did begin to lose prominence</w:t>
      </w:r>
      <w:r w:rsidR="00840008">
        <w:rPr>
          <w:lang w:val="en-GB"/>
        </w:rPr>
        <w:t xml:space="preserve"> due to this advancement, some types of smiths still retained their profession.</w:t>
      </w:r>
    </w:p>
    <w:p w14:paraId="2794B37D" w14:textId="2634C2DF" w:rsidR="001B4202" w:rsidRDefault="00840008" w:rsidP="003924F2">
      <w:pPr>
        <w:spacing w:line="360" w:lineRule="auto"/>
        <w:jc w:val="both"/>
        <w:rPr>
          <w:lang w:val="en-GB"/>
        </w:rPr>
      </w:pPr>
      <w:r>
        <w:rPr>
          <w:lang w:val="en-GB"/>
        </w:rPr>
        <w:tab/>
        <w:t>Most notable is silversmithing in France – due to silver having more than just utilitarian purposes, such as jewellery and household ornaments, the ownership of silver was viewed as a sign of wealth and status. Training to become a master silversmith took rigorous training, taking up to eleven years: eight years spent as an apprentice, 2-3 years as a journey, followed by a final trial (“masterpiece”), that if passed meant the obtainment of master status.</w:t>
      </w:r>
      <w:r w:rsidR="001B4202">
        <w:rPr>
          <w:lang w:val="en-GB"/>
        </w:rPr>
        <w:t xml:space="preserve"> The French are known also to have the highest standard of silver, using </w:t>
      </w:r>
      <w:r w:rsidR="00795A9A">
        <w:rPr>
          <w:lang w:val="en-GB"/>
        </w:rPr>
        <w:t>958 parts of out 1000.</w:t>
      </w:r>
    </w:p>
    <w:p w14:paraId="5C458248" w14:textId="6AA608D6" w:rsidR="00840008" w:rsidRPr="006D242C" w:rsidRDefault="00795A9A" w:rsidP="003924F2">
      <w:pPr>
        <w:spacing w:line="360" w:lineRule="auto"/>
        <w:jc w:val="both"/>
        <w:rPr>
          <w:lang w:val="en-GB"/>
        </w:rPr>
      </w:pPr>
      <w:r>
        <w:rPr>
          <w:lang w:val="en-GB"/>
        </w:rPr>
        <w:lastRenderedPageBreak/>
        <w:tab/>
        <w:t xml:space="preserve">At this stage of the game, silver could be offered to the player as a new material to craft, creating items such as cutlery (e.g. teaspoons, forks), necklaces/bracelets or teapots, as these were common items in wealthy French households. Silver is also a recyclable material, meaning silversmiths can melt down old/unused silver items and reform into ingots to create new silver products. This gives the possible complexity to the internal economy of allowing the player to either use old items they may have </w:t>
      </w:r>
      <w:proofErr w:type="gramStart"/>
      <w:r>
        <w:rPr>
          <w:lang w:val="en-GB"/>
        </w:rPr>
        <w:t>made out of</w:t>
      </w:r>
      <w:proofErr w:type="gramEnd"/>
      <w:r>
        <w:rPr>
          <w:lang w:val="en-GB"/>
        </w:rPr>
        <w:t xml:space="preserve"> silver or spend money on buying new silver ingots. Hallmarking is also a very important process in creating silver or gold items, being the process of making a mark on metal items to certify its quality, acting as an indication of the content of noble metals (e.g. silver, gold, platinum) in the metal. This could mean the requirement for the player of creating a good quality product</w:t>
      </w:r>
      <w:r w:rsidR="001B4202">
        <w:rPr>
          <w:lang w:val="en-GB"/>
        </w:rPr>
        <w:t xml:space="preserve"> </w:t>
      </w:r>
      <w:r>
        <w:rPr>
          <w:lang w:val="en-GB"/>
        </w:rPr>
        <w:t>would include ensuring their item is appropriately hallmarked.</w:t>
      </w:r>
    </w:p>
    <w:p w14:paraId="78B42714" w14:textId="77777777" w:rsidR="008D609E" w:rsidRPr="006D242C" w:rsidRDefault="008D609E" w:rsidP="003924F2">
      <w:pPr>
        <w:spacing w:line="360" w:lineRule="auto"/>
        <w:rPr>
          <w:lang w:val="en-GB"/>
        </w:rPr>
      </w:pPr>
    </w:p>
    <w:p w14:paraId="324C1916" w14:textId="6D9FBCC7" w:rsidR="008D609E" w:rsidRDefault="00CF0063" w:rsidP="003924F2">
      <w:pPr>
        <w:pStyle w:val="Heading2"/>
        <w:spacing w:line="360" w:lineRule="auto"/>
        <w:jc w:val="left"/>
        <w:rPr>
          <w:sz w:val="28"/>
          <w:lang w:val="en-GB"/>
        </w:rPr>
      </w:pPr>
      <w:bookmarkStart w:id="101" w:name="_Toc21691844"/>
      <w:r w:rsidRPr="006D242C">
        <w:rPr>
          <w:sz w:val="28"/>
          <w:lang w:val="en-GB"/>
        </w:rPr>
        <w:t>Modern Age</w:t>
      </w:r>
      <w:bookmarkEnd w:id="101"/>
    </w:p>
    <w:p w14:paraId="241A10DC" w14:textId="6D881D90" w:rsidR="00FB2C3F" w:rsidRDefault="000F3D26" w:rsidP="000F3D26">
      <w:pPr>
        <w:jc w:val="center"/>
        <w:rPr>
          <w:b/>
          <w:bCs/>
          <w:lang w:val="en-GB"/>
        </w:rPr>
      </w:pPr>
      <w:r>
        <w:rPr>
          <w:b/>
          <w:bCs/>
          <w:lang w:val="en-GB"/>
        </w:rPr>
        <w:t>America</w:t>
      </w:r>
    </w:p>
    <w:p w14:paraId="32DACF20" w14:textId="77777777" w:rsidR="000F3D26" w:rsidRPr="000F3D26" w:rsidRDefault="000F3D26" w:rsidP="000F3D26">
      <w:pPr>
        <w:rPr>
          <w:lang w:val="en-GB"/>
        </w:rPr>
      </w:pPr>
    </w:p>
    <w:p w14:paraId="64DD8ACA" w14:textId="181B7E2C" w:rsidR="008D609E" w:rsidRDefault="00FE7922" w:rsidP="003924F2">
      <w:pPr>
        <w:spacing w:line="360" w:lineRule="auto"/>
        <w:rPr>
          <w:lang w:val="en-GB"/>
        </w:rPr>
      </w:pPr>
      <w:r w:rsidRPr="006D242C">
        <w:rPr>
          <w:lang w:val="en-GB"/>
        </w:rPr>
        <w:br w:type="page"/>
      </w:r>
    </w:p>
    <w:p w14:paraId="0DE3BF3E" w14:textId="77777777" w:rsidR="00342363" w:rsidRDefault="00342363" w:rsidP="00342363">
      <w:pPr>
        <w:pStyle w:val="Heading1"/>
        <w:jc w:val="left"/>
        <w:rPr>
          <w:sz w:val="40"/>
          <w:lang w:val="en-GB"/>
        </w:rPr>
      </w:pPr>
      <w:r>
        <w:rPr>
          <w:sz w:val="40"/>
          <w:lang w:val="en-GB"/>
        </w:rPr>
        <w:lastRenderedPageBreak/>
        <w:t>Art style</w:t>
      </w:r>
    </w:p>
    <w:p w14:paraId="1414C48C" w14:textId="682D7D4B" w:rsidR="00380777" w:rsidRDefault="00380777" w:rsidP="00342363">
      <w:pPr>
        <w:jc w:val="center"/>
        <w:rPr>
          <w:b/>
          <w:lang w:val="en-GB"/>
        </w:rPr>
      </w:pPr>
      <w:r>
        <w:rPr>
          <w:b/>
          <w:lang w:val="en-GB"/>
        </w:rPr>
        <w:t>Items</w:t>
      </w:r>
    </w:p>
    <w:p w14:paraId="342C9D9C" w14:textId="3DEA9160" w:rsidR="000859B3" w:rsidRDefault="000859B3" w:rsidP="000859B3">
      <w:pPr>
        <w:rPr>
          <w:b/>
          <w:lang w:val="en-GB"/>
        </w:rPr>
      </w:pPr>
      <w:r>
        <w:rPr>
          <w:b/>
          <w:noProof/>
          <w:lang w:val="en-GB"/>
        </w:rPr>
        <w:drawing>
          <wp:inline distT="0" distB="0" distL="0" distR="0" wp14:anchorId="717D320A" wp14:editId="01707049">
            <wp:extent cx="2819400" cy="2819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19400" cy="2819400"/>
                    </a:xfrm>
                    <a:prstGeom prst="rect">
                      <a:avLst/>
                    </a:prstGeom>
                    <a:noFill/>
                    <a:ln>
                      <a:noFill/>
                    </a:ln>
                  </pic:spPr>
                </pic:pic>
              </a:graphicData>
            </a:graphic>
          </wp:inline>
        </w:drawing>
      </w:r>
      <w:r w:rsidR="0034281B">
        <w:rPr>
          <w:b/>
          <w:noProof/>
          <w:lang w:val="en-GB"/>
        </w:rPr>
        <w:drawing>
          <wp:inline distT="0" distB="0" distL="0" distR="0" wp14:anchorId="7919FFA3" wp14:editId="4236731A">
            <wp:extent cx="2638425" cy="184460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56858" cy="1857490"/>
                    </a:xfrm>
                    <a:prstGeom prst="rect">
                      <a:avLst/>
                    </a:prstGeom>
                    <a:noFill/>
                    <a:ln>
                      <a:noFill/>
                    </a:ln>
                  </pic:spPr>
                </pic:pic>
              </a:graphicData>
            </a:graphic>
          </wp:inline>
        </w:drawing>
      </w:r>
    </w:p>
    <w:p w14:paraId="6AD7DD0D" w14:textId="2F08D714" w:rsidR="0034281B" w:rsidRDefault="0034281B" w:rsidP="0034281B">
      <w:pPr>
        <w:jc w:val="center"/>
        <w:rPr>
          <w:lang w:val="en-GB"/>
        </w:rPr>
      </w:pPr>
      <w:r w:rsidRPr="0034281B">
        <w:rPr>
          <w:lang w:val="en-GB"/>
        </w:rPr>
        <w:t>Hammer and</w:t>
      </w:r>
      <w:r>
        <w:rPr>
          <w:lang w:val="en-GB"/>
        </w:rPr>
        <w:t xml:space="preserve"> Tongs</w:t>
      </w:r>
      <w:r w:rsidRPr="0034281B">
        <w:rPr>
          <w:lang w:val="en-GB"/>
        </w:rPr>
        <w:t xml:space="preserve"> Design</w:t>
      </w:r>
    </w:p>
    <w:p w14:paraId="3B553B6A" w14:textId="62F1A580" w:rsidR="0034281B" w:rsidRDefault="006F12DD" w:rsidP="0034281B">
      <w:pPr>
        <w:jc w:val="center"/>
        <w:rPr>
          <w:lang w:val="en-GB"/>
        </w:rPr>
      </w:pPr>
      <w:r>
        <w:rPr>
          <w:noProof/>
          <w:lang w:val="en-GB"/>
        </w:rPr>
        <w:drawing>
          <wp:inline distT="0" distB="0" distL="0" distR="0" wp14:anchorId="587D150E" wp14:editId="19260745">
            <wp:extent cx="3343275" cy="33432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343275" cy="3343275"/>
                    </a:xfrm>
                    <a:prstGeom prst="rect">
                      <a:avLst/>
                    </a:prstGeom>
                    <a:noFill/>
                    <a:ln>
                      <a:noFill/>
                    </a:ln>
                  </pic:spPr>
                </pic:pic>
              </a:graphicData>
            </a:graphic>
          </wp:inline>
        </w:drawing>
      </w:r>
    </w:p>
    <w:p w14:paraId="6B670B9F" w14:textId="3EF1AA22" w:rsidR="006F12DD" w:rsidRPr="0034281B" w:rsidRDefault="006F12DD" w:rsidP="0034281B">
      <w:pPr>
        <w:jc w:val="center"/>
        <w:rPr>
          <w:lang w:val="en-GB"/>
        </w:rPr>
      </w:pPr>
      <w:r>
        <w:rPr>
          <w:lang w:val="en-GB"/>
        </w:rPr>
        <w:t>Furnace Design</w:t>
      </w:r>
      <w:bookmarkStart w:id="102" w:name="_GoBack"/>
      <w:bookmarkEnd w:id="102"/>
    </w:p>
    <w:p w14:paraId="752C7560" w14:textId="61A50DF1" w:rsidR="00342363" w:rsidRPr="00667352" w:rsidRDefault="00342363" w:rsidP="00342363">
      <w:pPr>
        <w:jc w:val="center"/>
        <w:rPr>
          <w:b/>
          <w:lang w:val="en-GB"/>
        </w:rPr>
      </w:pPr>
      <w:r w:rsidRPr="00667352">
        <w:rPr>
          <w:b/>
          <w:lang w:val="en-GB"/>
        </w:rPr>
        <w:t>Mesopotamia</w:t>
      </w:r>
    </w:p>
    <w:p w14:paraId="459FEB7F" w14:textId="77777777" w:rsidR="00342363" w:rsidRPr="00667352" w:rsidRDefault="00342363" w:rsidP="00342363">
      <w:pPr>
        <w:jc w:val="center"/>
        <w:rPr>
          <w:b/>
          <w:lang w:val="en-GB"/>
        </w:rPr>
      </w:pPr>
      <w:r w:rsidRPr="00667352">
        <w:rPr>
          <w:b/>
          <w:lang w:val="en-GB"/>
        </w:rPr>
        <w:t>Japan</w:t>
      </w:r>
    </w:p>
    <w:p w14:paraId="231A3849" w14:textId="77777777" w:rsidR="00342363" w:rsidRPr="00667352" w:rsidRDefault="00342363" w:rsidP="00342363">
      <w:pPr>
        <w:jc w:val="center"/>
        <w:rPr>
          <w:b/>
          <w:lang w:val="en-GB"/>
        </w:rPr>
      </w:pPr>
      <w:r w:rsidRPr="00667352">
        <w:rPr>
          <w:b/>
          <w:lang w:val="en-GB"/>
        </w:rPr>
        <w:t>France</w:t>
      </w:r>
    </w:p>
    <w:p w14:paraId="3FEE177F" w14:textId="77777777" w:rsidR="00342363" w:rsidRDefault="00342363" w:rsidP="00342363">
      <w:pPr>
        <w:jc w:val="center"/>
        <w:rPr>
          <w:b/>
          <w:lang w:val="en-GB"/>
        </w:rPr>
      </w:pPr>
      <w:r w:rsidRPr="00667352">
        <w:rPr>
          <w:b/>
          <w:lang w:val="en-GB"/>
        </w:rPr>
        <w:t>Egypt</w:t>
      </w:r>
    </w:p>
    <w:p w14:paraId="2C0827D9" w14:textId="77777777" w:rsidR="00342363" w:rsidRDefault="00342363" w:rsidP="00342363">
      <w:pPr>
        <w:rPr>
          <w:b/>
          <w:lang w:val="en-GB"/>
        </w:rPr>
      </w:pPr>
    </w:p>
    <w:p w14:paraId="4FED78F6" w14:textId="77777777" w:rsidR="00342363" w:rsidRPr="00E9077E" w:rsidRDefault="00342363" w:rsidP="00342363">
      <w:pPr>
        <w:rPr>
          <w:lang w:val="en-GB"/>
        </w:rPr>
      </w:pPr>
      <w:r>
        <w:rPr>
          <w:noProof/>
        </w:rPr>
        <w:lastRenderedPageBreak/>
        <w:drawing>
          <wp:inline distT="0" distB="0" distL="0" distR="0" wp14:anchorId="5BEA1350" wp14:editId="3DF3CDA3">
            <wp:extent cx="2781300" cy="2781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81300" cy="2781300"/>
                    </a:xfrm>
                    <a:prstGeom prst="rect">
                      <a:avLst/>
                    </a:prstGeom>
                    <a:noFill/>
                    <a:ln>
                      <a:noFill/>
                    </a:ln>
                  </pic:spPr>
                </pic:pic>
              </a:graphicData>
            </a:graphic>
          </wp:inline>
        </w:drawing>
      </w:r>
      <w:r w:rsidRPr="00E9077E">
        <w:rPr>
          <w:lang w:val="en-GB"/>
        </w:rPr>
        <w:t>Developmental concept for the Egypt level</w:t>
      </w:r>
    </w:p>
    <w:p w14:paraId="644659FE" w14:textId="77777777" w:rsidR="00342363" w:rsidRPr="00E9077E" w:rsidRDefault="00342363" w:rsidP="00342363">
      <w:pPr>
        <w:rPr>
          <w:lang w:val="en-GB"/>
        </w:rPr>
      </w:pPr>
      <w:r>
        <w:rPr>
          <w:noProof/>
        </w:rPr>
        <w:drawing>
          <wp:inline distT="0" distB="0" distL="0" distR="0" wp14:anchorId="4D24BD6E" wp14:editId="15840F49">
            <wp:extent cx="2514600" cy="384516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514600" cy="3845169"/>
                    </a:xfrm>
                    <a:prstGeom prst="rect">
                      <a:avLst/>
                    </a:prstGeom>
                    <a:noFill/>
                    <a:ln>
                      <a:noFill/>
                    </a:ln>
                  </pic:spPr>
                </pic:pic>
              </a:graphicData>
            </a:graphic>
          </wp:inline>
        </w:drawing>
      </w:r>
      <w:r w:rsidRPr="00E9077E">
        <w:rPr>
          <w:lang w:val="en-GB"/>
        </w:rPr>
        <w:t>Designs for items made in Egypt, heart scarab, Amulet and Tutankhamun death mask</w:t>
      </w:r>
    </w:p>
    <w:p w14:paraId="79F7634D" w14:textId="77777777" w:rsidR="00342363" w:rsidRPr="00667352" w:rsidRDefault="00342363" w:rsidP="00342363">
      <w:pPr>
        <w:jc w:val="center"/>
        <w:rPr>
          <w:b/>
          <w:lang w:val="en-GB"/>
        </w:rPr>
      </w:pPr>
      <w:r w:rsidRPr="00667352">
        <w:rPr>
          <w:b/>
          <w:lang w:val="en-GB"/>
        </w:rPr>
        <w:t>America</w:t>
      </w:r>
    </w:p>
    <w:p w14:paraId="22A96EBF" w14:textId="77777777" w:rsidR="00342363" w:rsidRDefault="00342363" w:rsidP="00342363">
      <w:pPr>
        <w:jc w:val="right"/>
        <w:rPr>
          <w:lang w:val="en-GB"/>
        </w:rPr>
      </w:pPr>
    </w:p>
    <w:p w14:paraId="590A4CE8" w14:textId="77777777" w:rsidR="00342363" w:rsidRDefault="00342363" w:rsidP="00342363">
      <w:pPr>
        <w:rPr>
          <w:lang w:val="en-GB"/>
        </w:rPr>
      </w:pPr>
    </w:p>
    <w:p w14:paraId="7B3550F8" w14:textId="77777777" w:rsidR="00342363" w:rsidRDefault="00342363" w:rsidP="00342363">
      <w:pPr>
        <w:pStyle w:val="Heading1"/>
        <w:jc w:val="left"/>
        <w:rPr>
          <w:sz w:val="40"/>
          <w:lang w:val="en-GB"/>
        </w:rPr>
      </w:pPr>
      <w:r>
        <w:rPr>
          <w:sz w:val="40"/>
          <w:lang w:val="en-GB"/>
        </w:rPr>
        <w:t>Mood boards</w:t>
      </w:r>
    </w:p>
    <w:p w14:paraId="4770417D" w14:textId="77777777" w:rsidR="00342363" w:rsidRPr="00CC24DD" w:rsidRDefault="00342363" w:rsidP="00342363">
      <w:pPr>
        <w:jc w:val="center"/>
        <w:rPr>
          <w:b/>
          <w:lang w:val="en-GB"/>
        </w:rPr>
      </w:pPr>
      <w:r w:rsidRPr="00CC24DD">
        <w:rPr>
          <w:b/>
          <w:lang w:val="en-GB"/>
        </w:rPr>
        <w:t>Arty style</w:t>
      </w:r>
    </w:p>
    <w:p w14:paraId="388D3AF1" w14:textId="77777777" w:rsidR="00342363" w:rsidRPr="00CC24DD" w:rsidRDefault="00342363" w:rsidP="00342363">
      <w:pPr>
        <w:jc w:val="center"/>
        <w:rPr>
          <w:b/>
          <w:lang w:val="en-GB"/>
        </w:rPr>
      </w:pPr>
      <w:r w:rsidRPr="00CC24DD">
        <w:rPr>
          <w:b/>
          <w:lang w:val="en-GB"/>
        </w:rPr>
        <w:t>Levels</w:t>
      </w:r>
    </w:p>
    <w:p w14:paraId="1D1B03EC" w14:textId="77777777" w:rsidR="00342363" w:rsidRPr="00CC24DD" w:rsidRDefault="00342363" w:rsidP="00342363">
      <w:pPr>
        <w:jc w:val="center"/>
        <w:rPr>
          <w:b/>
          <w:lang w:val="en-GB"/>
        </w:rPr>
      </w:pPr>
      <w:r w:rsidRPr="00CC24DD">
        <w:rPr>
          <w:b/>
          <w:lang w:val="en-GB"/>
        </w:rPr>
        <w:t xml:space="preserve">Colour </w:t>
      </w:r>
      <w:proofErr w:type="spellStart"/>
      <w:r w:rsidRPr="00CC24DD">
        <w:rPr>
          <w:b/>
          <w:lang w:val="en-GB"/>
        </w:rPr>
        <w:t>Pallete</w:t>
      </w:r>
      <w:proofErr w:type="spellEnd"/>
    </w:p>
    <w:p w14:paraId="30723C71" w14:textId="77777777" w:rsidR="00342363" w:rsidRDefault="00342363" w:rsidP="00342363">
      <w:pPr>
        <w:rPr>
          <w:lang w:val="en-GB"/>
        </w:rPr>
      </w:pPr>
    </w:p>
    <w:p w14:paraId="29858E5F" w14:textId="77777777" w:rsidR="00342363" w:rsidRDefault="00342363" w:rsidP="00342363">
      <w:pPr>
        <w:pStyle w:val="Heading1"/>
        <w:jc w:val="left"/>
        <w:rPr>
          <w:sz w:val="40"/>
          <w:lang w:val="en-GB"/>
        </w:rPr>
      </w:pPr>
      <w:r>
        <w:rPr>
          <w:sz w:val="40"/>
          <w:lang w:val="en-GB"/>
        </w:rPr>
        <w:lastRenderedPageBreak/>
        <w:t>Design Layouts</w:t>
      </w:r>
    </w:p>
    <w:p w14:paraId="03B3ABC1" w14:textId="77777777" w:rsidR="00342363" w:rsidRPr="00CC24DD" w:rsidRDefault="00342363" w:rsidP="00342363">
      <w:pPr>
        <w:rPr>
          <w:lang w:val="en-GB"/>
        </w:rPr>
      </w:pPr>
    </w:p>
    <w:p w14:paraId="1ED0CB67" w14:textId="77777777" w:rsidR="00342363" w:rsidRDefault="00342363" w:rsidP="00342363">
      <w:pPr>
        <w:pStyle w:val="Heading1"/>
        <w:jc w:val="left"/>
        <w:rPr>
          <w:sz w:val="40"/>
          <w:lang w:val="en-GB"/>
        </w:rPr>
      </w:pPr>
      <w:r>
        <w:rPr>
          <w:sz w:val="40"/>
          <w:lang w:val="en-GB"/>
        </w:rPr>
        <w:t>Item Concepts</w:t>
      </w:r>
    </w:p>
    <w:p w14:paraId="4B18026A" w14:textId="77777777" w:rsidR="00342363" w:rsidRDefault="00342363" w:rsidP="00342363">
      <w:pPr>
        <w:rPr>
          <w:lang w:val="en-GB"/>
        </w:rPr>
      </w:pPr>
    </w:p>
    <w:p w14:paraId="732167BC" w14:textId="77777777" w:rsidR="00342363" w:rsidRPr="006D242C" w:rsidRDefault="00342363" w:rsidP="00342363">
      <w:pPr>
        <w:pStyle w:val="Heading1"/>
        <w:jc w:val="left"/>
        <w:rPr>
          <w:sz w:val="40"/>
          <w:lang w:val="en-GB"/>
        </w:rPr>
      </w:pPr>
      <w:r>
        <w:rPr>
          <w:sz w:val="40"/>
          <w:lang w:val="en-GB"/>
        </w:rPr>
        <w:t>UI Concepts</w:t>
      </w:r>
    </w:p>
    <w:p w14:paraId="63957F38" w14:textId="77777777" w:rsidR="00342363" w:rsidRPr="00CC24DD" w:rsidRDefault="00342363" w:rsidP="00342363">
      <w:pPr>
        <w:rPr>
          <w:lang w:val="en-GB"/>
        </w:rPr>
      </w:pPr>
    </w:p>
    <w:p w14:paraId="793E8525" w14:textId="77777777" w:rsidR="00342363" w:rsidRPr="00CC24DD" w:rsidRDefault="00342363" w:rsidP="00342363">
      <w:pPr>
        <w:rPr>
          <w:lang w:val="en-GB"/>
        </w:rPr>
      </w:pPr>
    </w:p>
    <w:p w14:paraId="6E86DBAB" w14:textId="77777777" w:rsidR="00342363" w:rsidRPr="00CC24DD" w:rsidRDefault="00342363" w:rsidP="00342363">
      <w:pPr>
        <w:rPr>
          <w:lang w:val="en-GB"/>
        </w:rPr>
      </w:pPr>
    </w:p>
    <w:p w14:paraId="46A61972" w14:textId="77777777" w:rsidR="00342363" w:rsidRPr="00CC24DD" w:rsidRDefault="00342363" w:rsidP="00342363">
      <w:pPr>
        <w:rPr>
          <w:lang w:val="en-GB"/>
        </w:rPr>
      </w:pPr>
    </w:p>
    <w:p w14:paraId="6D2AFAA9" w14:textId="77777777" w:rsidR="00342363" w:rsidRPr="00CC24DD" w:rsidRDefault="00342363" w:rsidP="00342363">
      <w:pPr>
        <w:rPr>
          <w:lang w:val="en-GB"/>
        </w:rPr>
      </w:pPr>
    </w:p>
    <w:p w14:paraId="24DF13D7" w14:textId="77777777" w:rsidR="00342363" w:rsidRDefault="00342363" w:rsidP="00342363">
      <w:pPr>
        <w:rPr>
          <w:lang w:val="en-GB"/>
        </w:rPr>
      </w:pPr>
    </w:p>
    <w:p w14:paraId="1D08EF0E" w14:textId="77777777" w:rsidR="00342363" w:rsidRPr="00CC24DD" w:rsidRDefault="00342363" w:rsidP="00342363">
      <w:pPr>
        <w:rPr>
          <w:lang w:val="en-GB"/>
        </w:rPr>
      </w:pPr>
    </w:p>
    <w:p w14:paraId="7AC7BEA7" w14:textId="77777777" w:rsidR="00342363" w:rsidRPr="000F3D26" w:rsidRDefault="00342363" w:rsidP="00342363">
      <w:pPr>
        <w:rPr>
          <w:lang w:val="en-GB"/>
        </w:rPr>
      </w:pPr>
    </w:p>
    <w:p w14:paraId="71C42C48" w14:textId="77777777" w:rsidR="00342363" w:rsidRPr="006D242C" w:rsidRDefault="00342363" w:rsidP="003924F2">
      <w:pPr>
        <w:spacing w:line="360" w:lineRule="auto"/>
        <w:rPr>
          <w:lang w:val="en-GB"/>
        </w:rPr>
      </w:pPr>
    </w:p>
    <w:p w14:paraId="22226544" w14:textId="77777777" w:rsidR="008D609E" w:rsidRPr="006D242C" w:rsidRDefault="00FE7922">
      <w:pPr>
        <w:pStyle w:val="Heading1"/>
        <w:jc w:val="left"/>
        <w:rPr>
          <w:sz w:val="40"/>
          <w:lang w:val="en-GB"/>
        </w:rPr>
      </w:pPr>
      <w:bookmarkStart w:id="103" w:name="_Toc21691845"/>
      <w:r w:rsidRPr="006D242C">
        <w:rPr>
          <w:sz w:val="40"/>
          <w:lang w:val="en-GB"/>
        </w:rPr>
        <w:t>Character Rendering</w:t>
      </w:r>
      <w:bookmarkEnd w:id="103"/>
    </w:p>
    <w:p w14:paraId="1C939B2D" w14:textId="77777777" w:rsidR="008D609E" w:rsidRPr="006D242C" w:rsidRDefault="008D609E">
      <w:pPr>
        <w:rPr>
          <w:lang w:val="en-GB"/>
        </w:rPr>
      </w:pPr>
    </w:p>
    <w:p w14:paraId="65B4CD09" w14:textId="77777777" w:rsidR="008D609E" w:rsidRPr="006D242C" w:rsidRDefault="00FE7922">
      <w:pPr>
        <w:pStyle w:val="Heading2"/>
        <w:jc w:val="left"/>
        <w:rPr>
          <w:sz w:val="28"/>
          <w:lang w:val="en-GB"/>
        </w:rPr>
      </w:pPr>
      <w:bookmarkStart w:id="104" w:name="_Toc21691846"/>
      <w:r w:rsidRPr="006D242C">
        <w:rPr>
          <w:sz w:val="28"/>
          <w:lang w:val="en-GB"/>
        </w:rPr>
        <w:t>Overview</w:t>
      </w:r>
      <w:bookmarkEnd w:id="104"/>
    </w:p>
    <w:p w14:paraId="642ABB3E" w14:textId="77777777" w:rsidR="008D609E" w:rsidRPr="006D242C" w:rsidRDefault="008D609E">
      <w:pPr>
        <w:rPr>
          <w:lang w:val="en-GB"/>
        </w:rPr>
      </w:pPr>
    </w:p>
    <w:p w14:paraId="565E25B8" w14:textId="77777777" w:rsidR="008D609E" w:rsidRPr="006D242C" w:rsidRDefault="00FE7922">
      <w:pPr>
        <w:rPr>
          <w:lang w:val="en-GB"/>
        </w:rPr>
      </w:pPr>
      <w:r w:rsidRPr="006D242C">
        <w:rPr>
          <w:lang w:val="en-GB"/>
        </w:rPr>
        <w:tab/>
        <w:t>Provide an overview as to how your characters will be rendered.  You may have decided to include this elsewhere or break it out to provide more detail to a specific reader.</w:t>
      </w:r>
    </w:p>
    <w:p w14:paraId="74D9E8C5" w14:textId="77777777" w:rsidR="008D609E" w:rsidRPr="006D242C" w:rsidRDefault="008D609E">
      <w:pPr>
        <w:rPr>
          <w:lang w:val="en-GB"/>
        </w:rPr>
      </w:pPr>
    </w:p>
    <w:p w14:paraId="66C3C11B" w14:textId="77777777" w:rsidR="008D609E" w:rsidRPr="006D242C" w:rsidRDefault="00FE7922">
      <w:pPr>
        <w:pStyle w:val="Heading2"/>
        <w:jc w:val="left"/>
        <w:rPr>
          <w:sz w:val="28"/>
          <w:lang w:val="en-GB"/>
        </w:rPr>
      </w:pPr>
      <w:bookmarkStart w:id="105" w:name="_Toc21691847"/>
      <w:r w:rsidRPr="006D242C">
        <w:rPr>
          <w:sz w:val="28"/>
          <w:lang w:val="en-GB"/>
        </w:rPr>
        <w:t>Character Rendering Detail #1</w:t>
      </w:r>
      <w:bookmarkEnd w:id="105"/>
    </w:p>
    <w:p w14:paraId="7ED4063E" w14:textId="77777777" w:rsidR="008D609E" w:rsidRPr="006D242C" w:rsidRDefault="008D609E">
      <w:pPr>
        <w:rPr>
          <w:lang w:val="en-GB"/>
        </w:rPr>
      </w:pPr>
    </w:p>
    <w:p w14:paraId="270065C5" w14:textId="77777777" w:rsidR="008D609E" w:rsidRPr="006D242C" w:rsidRDefault="00FE7922">
      <w:pPr>
        <w:pStyle w:val="Heading2"/>
        <w:jc w:val="left"/>
        <w:rPr>
          <w:sz w:val="28"/>
          <w:lang w:val="en-GB"/>
        </w:rPr>
      </w:pPr>
      <w:bookmarkStart w:id="106" w:name="_Toc21691848"/>
      <w:r w:rsidRPr="006D242C">
        <w:rPr>
          <w:sz w:val="28"/>
          <w:lang w:val="en-GB"/>
        </w:rPr>
        <w:t>Character Rendering Detail #2</w:t>
      </w:r>
      <w:bookmarkEnd w:id="106"/>
    </w:p>
    <w:p w14:paraId="554D0A1C" w14:textId="77777777" w:rsidR="008D609E" w:rsidRPr="006D242C" w:rsidRDefault="00FE7922">
      <w:pPr>
        <w:rPr>
          <w:lang w:val="en-GB"/>
        </w:rPr>
      </w:pPr>
      <w:r w:rsidRPr="006D242C">
        <w:rPr>
          <w:lang w:val="en-GB"/>
        </w:rPr>
        <w:br w:type="page"/>
      </w:r>
    </w:p>
    <w:p w14:paraId="0789C252" w14:textId="77777777" w:rsidR="008D609E" w:rsidRPr="006D242C" w:rsidRDefault="00FE7922">
      <w:pPr>
        <w:pStyle w:val="Heading1"/>
        <w:jc w:val="left"/>
        <w:rPr>
          <w:sz w:val="40"/>
          <w:lang w:val="en-GB"/>
        </w:rPr>
      </w:pPr>
      <w:bookmarkStart w:id="107" w:name="_Toc21691849"/>
      <w:r w:rsidRPr="006D242C">
        <w:rPr>
          <w:sz w:val="40"/>
          <w:lang w:val="en-GB"/>
        </w:rPr>
        <w:lastRenderedPageBreak/>
        <w:t>World Editing</w:t>
      </w:r>
      <w:bookmarkEnd w:id="107"/>
    </w:p>
    <w:p w14:paraId="4AF077B7" w14:textId="77777777" w:rsidR="008D609E" w:rsidRPr="006D242C" w:rsidRDefault="008D609E">
      <w:pPr>
        <w:rPr>
          <w:lang w:val="en-GB"/>
        </w:rPr>
      </w:pPr>
    </w:p>
    <w:p w14:paraId="062D7C9A" w14:textId="77777777" w:rsidR="008D609E" w:rsidRPr="006D242C" w:rsidRDefault="00FE7922">
      <w:pPr>
        <w:pStyle w:val="Heading2"/>
        <w:jc w:val="left"/>
        <w:rPr>
          <w:sz w:val="28"/>
          <w:lang w:val="en-GB"/>
        </w:rPr>
      </w:pPr>
      <w:bookmarkStart w:id="108" w:name="_Toc21691850"/>
      <w:r w:rsidRPr="006D242C">
        <w:rPr>
          <w:sz w:val="28"/>
          <w:lang w:val="en-GB"/>
        </w:rPr>
        <w:t>Overview</w:t>
      </w:r>
      <w:bookmarkEnd w:id="108"/>
    </w:p>
    <w:p w14:paraId="1A11E09C" w14:textId="77777777" w:rsidR="008D609E" w:rsidRPr="006D242C" w:rsidRDefault="008D609E">
      <w:pPr>
        <w:rPr>
          <w:lang w:val="en-GB"/>
        </w:rPr>
      </w:pPr>
    </w:p>
    <w:p w14:paraId="3AE29125" w14:textId="1B3E3947" w:rsidR="008D609E" w:rsidRPr="006D242C" w:rsidRDefault="00FE7922">
      <w:pPr>
        <w:rPr>
          <w:lang w:val="en-GB"/>
        </w:rPr>
      </w:pPr>
      <w:r w:rsidRPr="006D242C">
        <w:rPr>
          <w:lang w:val="en-GB"/>
        </w:rPr>
        <w:tab/>
      </w:r>
      <w:r w:rsidR="00E15F82" w:rsidRPr="006D242C">
        <w:rPr>
          <w:lang w:val="en-GB"/>
        </w:rPr>
        <w:t xml:space="preserve">As part of the deep interaction elements, players will have mild use of editing the world around them when interacting. This will focus on editing in world UI elements to be organised and placed as they see </w:t>
      </w:r>
      <w:proofErr w:type="gramStart"/>
      <w:r w:rsidR="00E15F82" w:rsidRPr="006D242C">
        <w:rPr>
          <w:lang w:val="en-GB"/>
        </w:rPr>
        <w:t>fit, but</w:t>
      </w:r>
      <w:proofErr w:type="gramEnd"/>
      <w:r w:rsidR="00E15F82" w:rsidRPr="006D242C">
        <w:rPr>
          <w:lang w:val="en-GB"/>
        </w:rPr>
        <w:t xml:space="preserve"> could potentially include some form of area customisation to create their own forge layout.</w:t>
      </w:r>
    </w:p>
    <w:p w14:paraId="20E7156E" w14:textId="77777777" w:rsidR="008D609E" w:rsidRPr="006D242C" w:rsidRDefault="008D609E">
      <w:pPr>
        <w:rPr>
          <w:lang w:val="en-GB"/>
        </w:rPr>
      </w:pPr>
    </w:p>
    <w:p w14:paraId="5C2DE065" w14:textId="77777777" w:rsidR="008D609E" w:rsidRPr="006D242C" w:rsidRDefault="00FE7922">
      <w:pPr>
        <w:pStyle w:val="Heading2"/>
        <w:jc w:val="left"/>
        <w:rPr>
          <w:sz w:val="28"/>
          <w:lang w:val="en-GB"/>
        </w:rPr>
      </w:pPr>
      <w:bookmarkStart w:id="109" w:name="_Toc21691851"/>
      <w:r w:rsidRPr="006D242C">
        <w:rPr>
          <w:sz w:val="28"/>
          <w:lang w:val="en-GB"/>
        </w:rPr>
        <w:t>World Editing Detail #1</w:t>
      </w:r>
      <w:bookmarkEnd w:id="109"/>
    </w:p>
    <w:p w14:paraId="67066ED0" w14:textId="77777777" w:rsidR="008D609E" w:rsidRPr="006D242C" w:rsidRDefault="008D609E">
      <w:pPr>
        <w:rPr>
          <w:lang w:val="en-GB"/>
        </w:rPr>
      </w:pPr>
    </w:p>
    <w:p w14:paraId="7CD5FF85" w14:textId="027E548F" w:rsidR="008D609E" w:rsidRDefault="00FE7922">
      <w:pPr>
        <w:pStyle w:val="Heading2"/>
        <w:jc w:val="left"/>
        <w:rPr>
          <w:sz w:val="28"/>
          <w:lang w:val="en-GB"/>
        </w:rPr>
      </w:pPr>
      <w:bookmarkStart w:id="110" w:name="_Toc21691852"/>
      <w:r w:rsidRPr="006D242C">
        <w:rPr>
          <w:sz w:val="28"/>
          <w:lang w:val="en-GB"/>
        </w:rPr>
        <w:t>World Editing Detail #2</w:t>
      </w:r>
      <w:bookmarkEnd w:id="110"/>
    </w:p>
    <w:p w14:paraId="437E952A" w14:textId="6A2D5455" w:rsidR="00584B27" w:rsidRDefault="00584B27" w:rsidP="00584B27">
      <w:pPr>
        <w:rPr>
          <w:lang w:val="en-GB"/>
        </w:rPr>
      </w:pPr>
    </w:p>
    <w:p w14:paraId="68093D2F" w14:textId="457D1B07" w:rsidR="00584B27" w:rsidRDefault="00584B27" w:rsidP="00584B27">
      <w:pPr>
        <w:rPr>
          <w:lang w:val="en-GB"/>
        </w:rPr>
      </w:pPr>
    </w:p>
    <w:p w14:paraId="6B82A50C" w14:textId="0E029E78" w:rsidR="00584B27" w:rsidRDefault="00584B27" w:rsidP="00584B27">
      <w:pPr>
        <w:rPr>
          <w:lang w:val="en-GB"/>
        </w:rPr>
      </w:pPr>
    </w:p>
    <w:p w14:paraId="158624A8" w14:textId="77777777" w:rsidR="00584B27" w:rsidRPr="00584B27" w:rsidRDefault="00584B27" w:rsidP="00584B27">
      <w:pPr>
        <w:rPr>
          <w:lang w:val="en-GB"/>
        </w:rPr>
      </w:pPr>
    </w:p>
    <w:p w14:paraId="38B888FA" w14:textId="77777777" w:rsidR="008D609E" w:rsidRPr="006D242C" w:rsidRDefault="00FE7922">
      <w:pPr>
        <w:rPr>
          <w:lang w:val="en-GB"/>
        </w:rPr>
      </w:pPr>
      <w:r w:rsidRPr="006D242C">
        <w:rPr>
          <w:lang w:val="en-GB"/>
        </w:rPr>
        <w:br w:type="page"/>
      </w:r>
    </w:p>
    <w:p w14:paraId="1A6BBBCF" w14:textId="77777777" w:rsidR="008D609E" w:rsidRPr="006D242C" w:rsidRDefault="00FE7922">
      <w:pPr>
        <w:pStyle w:val="Heading1"/>
        <w:jc w:val="left"/>
        <w:rPr>
          <w:sz w:val="40"/>
          <w:lang w:val="en-GB"/>
        </w:rPr>
      </w:pPr>
      <w:bookmarkStart w:id="111" w:name="_Toc21691853"/>
      <w:r w:rsidRPr="006D242C">
        <w:rPr>
          <w:sz w:val="40"/>
          <w:lang w:val="en-GB"/>
        </w:rPr>
        <w:lastRenderedPageBreak/>
        <w:t>Extra Miscellaneous Stuff</w:t>
      </w:r>
      <w:bookmarkEnd w:id="111"/>
    </w:p>
    <w:p w14:paraId="3210B7A3" w14:textId="77777777" w:rsidR="008D609E" w:rsidRPr="006D242C" w:rsidRDefault="008D609E">
      <w:pPr>
        <w:pStyle w:val="FootnoteText"/>
        <w:rPr>
          <w:lang w:val="en-GB"/>
        </w:rPr>
      </w:pPr>
    </w:p>
    <w:p w14:paraId="4661ADF9" w14:textId="77777777" w:rsidR="008D609E" w:rsidRPr="006D242C" w:rsidRDefault="00FE7922">
      <w:pPr>
        <w:pStyle w:val="Heading2"/>
        <w:jc w:val="left"/>
        <w:rPr>
          <w:sz w:val="28"/>
          <w:lang w:val="en-GB"/>
        </w:rPr>
      </w:pPr>
      <w:bookmarkStart w:id="112" w:name="_Toc21691854"/>
      <w:r w:rsidRPr="006D242C">
        <w:rPr>
          <w:sz w:val="28"/>
          <w:lang w:val="en-GB"/>
        </w:rPr>
        <w:t>Overview</w:t>
      </w:r>
      <w:bookmarkEnd w:id="112"/>
    </w:p>
    <w:p w14:paraId="2C5C076B" w14:textId="77777777" w:rsidR="008D609E" w:rsidRPr="006D242C" w:rsidRDefault="008D609E">
      <w:pPr>
        <w:pStyle w:val="FootnoteText"/>
        <w:rPr>
          <w:lang w:val="en-GB"/>
        </w:rPr>
      </w:pPr>
    </w:p>
    <w:p w14:paraId="3B56FF88" w14:textId="77777777" w:rsidR="008D609E" w:rsidRPr="006D242C" w:rsidRDefault="008D609E">
      <w:pPr>
        <w:pStyle w:val="FootnoteText"/>
        <w:rPr>
          <w:lang w:val="en-GB"/>
        </w:rPr>
      </w:pPr>
    </w:p>
    <w:p w14:paraId="1395E73D" w14:textId="77777777" w:rsidR="008D609E" w:rsidRPr="006D242C" w:rsidRDefault="00FE7922">
      <w:pPr>
        <w:pStyle w:val="Heading2"/>
        <w:jc w:val="left"/>
        <w:rPr>
          <w:sz w:val="28"/>
          <w:lang w:val="en-GB"/>
        </w:rPr>
      </w:pPr>
      <w:bookmarkStart w:id="113" w:name="_Toc21691855"/>
      <w:r w:rsidRPr="006D242C">
        <w:rPr>
          <w:sz w:val="28"/>
          <w:lang w:val="en-GB"/>
        </w:rPr>
        <w:t>Junk I am working on…</w:t>
      </w:r>
      <w:bookmarkEnd w:id="113"/>
    </w:p>
    <w:p w14:paraId="78D4D909" w14:textId="77777777" w:rsidR="008D609E" w:rsidRPr="006D242C" w:rsidRDefault="008D609E">
      <w:pPr>
        <w:rPr>
          <w:lang w:val="en-GB"/>
        </w:rPr>
      </w:pPr>
    </w:p>
    <w:p w14:paraId="18973239" w14:textId="77777777" w:rsidR="008D609E" w:rsidRPr="006D242C" w:rsidRDefault="00FE7922">
      <w:pPr>
        <w:rPr>
          <w:lang w:val="en-GB"/>
        </w:rPr>
      </w:pPr>
      <w:r w:rsidRPr="006D242C">
        <w:rPr>
          <w:lang w:val="en-GB"/>
        </w:rPr>
        <w:t>Crazy idea #1</w:t>
      </w:r>
    </w:p>
    <w:p w14:paraId="7B6E633C" w14:textId="77777777" w:rsidR="008D609E" w:rsidRPr="006D242C" w:rsidRDefault="008D609E">
      <w:pPr>
        <w:rPr>
          <w:lang w:val="en-GB"/>
        </w:rPr>
      </w:pPr>
    </w:p>
    <w:p w14:paraId="54E1ED48" w14:textId="56390A4F" w:rsidR="008D609E" w:rsidRDefault="00FE7922">
      <w:pPr>
        <w:rPr>
          <w:lang w:val="en-GB"/>
        </w:rPr>
      </w:pPr>
      <w:r w:rsidRPr="006D242C">
        <w:rPr>
          <w:lang w:val="en-GB"/>
        </w:rPr>
        <w:t>Crazy idea #2</w:t>
      </w:r>
    </w:p>
    <w:p w14:paraId="654D6B43" w14:textId="6618DF20" w:rsidR="00584B27" w:rsidRDefault="00584B27">
      <w:pPr>
        <w:rPr>
          <w:lang w:val="en-GB"/>
        </w:rPr>
      </w:pPr>
    </w:p>
    <w:p w14:paraId="6334BD24" w14:textId="79490B35" w:rsidR="00584B27" w:rsidRDefault="00584B27">
      <w:pPr>
        <w:rPr>
          <w:lang w:val="en-GB"/>
        </w:rPr>
      </w:pPr>
    </w:p>
    <w:p w14:paraId="023FD722" w14:textId="662CF5F6" w:rsidR="00584B27" w:rsidRDefault="00584B27">
      <w:pPr>
        <w:rPr>
          <w:lang w:val="en-GB"/>
        </w:rPr>
      </w:pPr>
    </w:p>
    <w:p w14:paraId="65E4CA90" w14:textId="153BF23F" w:rsidR="00584B27" w:rsidRDefault="00584B27">
      <w:pPr>
        <w:rPr>
          <w:lang w:val="en-GB"/>
        </w:rPr>
      </w:pPr>
    </w:p>
    <w:p w14:paraId="37C91EFF" w14:textId="10030D6D" w:rsidR="00584B27" w:rsidRDefault="00584B27" w:rsidP="00584B27">
      <w:pPr>
        <w:pStyle w:val="Heading7"/>
        <w:jc w:val="left"/>
        <w:rPr>
          <w:lang w:val="en-GB"/>
        </w:rPr>
      </w:pPr>
      <w:r>
        <w:rPr>
          <w:lang w:val="en-GB"/>
        </w:rPr>
        <w:t>Colour Palette Design</w:t>
      </w:r>
    </w:p>
    <w:p w14:paraId="6026C3F2" w14:textId="4A380157" w:rsidR="00584B27" w:rsidRDefault="00584B27" w:rsidP="00584B27">
      <w:pPr>
        <w:rPr>
          <w:lang w:val="en-GB"/>
        </w:rPr>
      </w:pPr>
    </w:p>
    <w:p w14:paraId="4E683F41" w14:textId="77777777" w:rsidR="00584B27" w:rsidRDefault="00584B27" w:rsidP="00584B27">
      <w:pPr>
        <w:jc w:val="center"/>
      </w:pPr>
    </w:p>
    <w:p w14:paraId="104F89E4" w14:textId="77777777" w:rsidR="00584B27" w:rsidRPr="00BF79CE" w:rsidRDefault="00584B27" w:rsidP="00584B27">
      <w:pPr>
        <w:rPr>
          <w:b/>
          <w:bCs/>
        </w:rPr>
      </w:pPr>
      <w:r w:rsidRPr="00BF79CE">
        <w:rPr>
          <w:b/>
          <w:bCs/>
        </w:rPr>
        <w:t xml:space="preserve">Main </w:t>
      </w:r>
      <w:proofErr w:type="spellStart"/>
      <w:r w:rsidRPr="00BF79CE">
        <w:rPr>
          <w:b/>
          <w:bCs/>
        </w:rPr>
        <w:t>Colour</w:t>
      </w:r>
      <w:proofErr w:type="spellEnd"/>
      <w:r w:rsidRPr="00BF79CE">
        <w:rPr>
          <w:b/>
          <w:bCs/>
        </w:rPr>
        <w:t xml:space="preserve"> Palette</w:t>
      </w:r>
    </w:p>
    <w:p w14:paraId="5669AB2C" w14:textId="77777777" w:rsidR="00584B27" w:rsidRDefault="00584B27" w:rsidP="00584B27">
      <w:r>
        <w:t xml:space="preserve">The main </w:t>
      </w:r>
      <w:proofErr w:type="spellStart"/>
      <w:r>
        <w:t>colour</w:t>
      </w:r>
      <w:proofErr w:type="spellEnd"/>
      <w:r>
        <w:t xml:space="preserve"> palette is for the design of the room and tools in the game. The general design of the room will stay the same, so the </w:t>
      </w:r>
      <w:proofErr w:type="spellStart"/>
      <w:r>
        <w:t>colours</w:t>
      </w:r>
      <w:proofErr w:type="spellEnd"/>
      <w:r>
        <w:t xml:space="preserve"> will stay the same as the </w:t>
      </w:r>
      <w:proofErr w:type="spellStart"/>
      <w:r>
        <w:t>colours</w:t>
      </w:r>
      <w:proofErr w:type="spellEnd"/>
      <w:r>
        <w:t xml:space="preserve"> of blacksmith workshops were generally the same.</w:t>
      </w:r>
    </w:p>
    <w:p w14:paraId="2ED88B6E" w14:textId="77777777" w:rsidR="00584B27" w:rsidRDefault="00584B27" w:rsidP="00584B27"/>
    <w:p w14:paraId="4469C9A3" w14:textId="77777777" w:rsidR="00584B27" w:rsidRDefault="00584B27" w:rsidP="00584B27">
      <w:r>
        <w:rPr>
          <w:noProof/>
        </w:rPr>
        <w:drawing>
          <wp:anchor distT="0" distB="0" distL="114300" distR="114300" simplePos="0" relativeHeight="251657728" behindDoc="0" locked="0" layoutInCell="1" allowOverlap="1" wp14:anchorId="1CC262DC" wp14:editId="68575368">
            <wp:simplePos x="0" y="0"/>
            <wp:positionH relativeFrom="column">
              <wp:posOffset>3418564</wp:posOffset>
            </wp:positionH>
            <wp:positionV relativeFrom="paragraph">
              <wp:posOffset>9470</wp:posOffset>
            </wp:positionV>
            <wp:extent cx="2821305" cy="1979295"/>
            <wp:effectExtent l="0" t="0" r="0" b="190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extLst>
                        <a:ext uri="{28A0092B-C50C-407E-A947-70E740481C1C}">
                          <a14:useLocalDpi xmlns:a14="http://schemas.microsoft.com/office/drawing/2010/main" val="0"/>
                        </a:ext>
                      </a:extLst>
                    </a:blip>
                    <a:srcRect l="6244" t="20964" r="65872" b="44255"/>
                    <a:stretch/>
                  </pic:blipFill>
                  <pic:spPr bwMode="auto">
                    <a:xfrm>
                      <a:off x="0" y="0"/>
                      <a:ext cx="2821305" cy="19792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6704" behindDoc="0" locked="0" layoutInCell="1" allowOverlap="1" wp14:anchorId="7927B38A" wp14:editId="031FB185">
            <wp:simplePos x="0" y="0"/>
            <wp:positionH relativeFrom="margin">
              <wp:align>left</wp:align>
            </wp:positionH>
            <wp:positionV relativeFrom="paragraph">
              <wp:posOffset>8835</wp:posOffset>
            </wp:positionV>
            <wp:extent cx="2759075" cy="1966595"/>
            <wp:effectExtent l="0" t="0" r="3175"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28A0092B-C50C-407E-A947-70E740481C1C}">
                          <a14:useLocalDpi xmlns:a14="http://schemas.microsoft.com/office/drawing/2010/main" val="0"/>
                        </a:ext>
                      </a:extLst>
                    </a:blip>
                    <a:srcRect l="6105" t="20718" r="65872" b="43762"/>
                    <a:stretch/>
                  </pic:blipFill>
                  <pic:spPr bwMode="auto">
                    <a:xfrm>
                      <a:off x="0" y="0"/>
                      <a:ext cx="2759075" cy="19665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969416A" w14:textId="77777777" w:rsidR="00584B27" w:rsidRDefault="00584B27" w:rsidP="00584B27"/>
    <w:p w14:paraId="45FF591F" w14:textId="77777777" w:rsidR="00584B27" w:rsidRDefault="00584B27" w:rsidP="00584B27"/>
    <w:p w14:paraId="700ADD64" w14:textId="77777777" w:rsidR="00584B27" w:rsidRDefault="00584B27" w:rsidP="00584B27"/>
    <w:p w14:paraId="6BDC2B14" w14:textId="77777777" w:rsidR="00584B27" w:rsidRDefault="00584B27" w:rsidP="00584B27"/>
    <w:p w14:paraId="786D91E0" w14:textId="77777777" w:rsidR="00584B27" w:rsidRDefault="00584B27" w:rsidP="00584B27"/>
    <w:p w14:paraId="1E824912" w14:textId="77777777" w:rsidR="00584B27" w:rsidRDefault="00584B27" w:rsidP="00584B27"/>
    <w:p w14:paraId="0739F369" w14:textId="77777777" w:rsidR="00584B27" w:rsidRDefault="00584B27" w:rsidP="00584B27"/>
    <w:p w14:paraId="553BBBA4" w14:textId="5247A979" w:rsidR="00584B27" w:rsidRDefault="00584B27" w:rsidP="00584B27"/>
    <w:p w14:paraId="6F9A5AC4" w14:textId="2060EE18" w:rsidR="00584B27" w:rsidRDefault="00584B27" w:rsidP="00584B27"/>
    <w:p w14:paraId="0F990964" w14:textId="7F29FCDE" w:rsidR="00584B27" w:rsidRDefault="00584B27" w:rsidP="00584B27"/>
    <w:p w14:paraId="7D0A024A" w14:textId="22D91E97" w:rsidR="00584B27" w:rsidRDefault="00584B27" w:rsidP="00584B27"/>
    <w:p w14:paraId="0406BD3C" w14:textId="77777777" w:rsidR="00584B27" w:rsidRDefault="00584B27" w:rsidP="00584B27"/>
    <w:p w14:paraId="11964D17" w14:textId="0CBD3F85" w:rsidR="00584B27" w:rsidRDefault="00584B27" w:rsidP="00584B27"/>
    <w:p w14:paraId="4E1817DD" w14:textId="223D5A5B" w:rsidR="00584B27" w:rsidRDefault="000A4130" w:rsidP="00584B27">
      <w:r>
        <w:rPr>
          <w:noProof/>
        </w:rPr>
        <w:drawing>
          <wp:anchor distT="0" distB="0" distL="114300" distR="114300" simplePos="0" relativeHeight="251659776" behindDoc="0" locked="0" layoutInCell="1" allowOverlap="1" wp14:anchorId="71E9DC82" wp14:editId="30F70959">
            <wp:simplePos x="0" y="0"/>
            <wp:positionH relativeFrom="margin">
              <wp:posOffset>1700806</wp:posOffset>
            </wp:positionH>
            <wp:positionV relativeFrom="paragraph">
              <wp:posOffset>115570</wp:posOffset>
            </wp:positionV>
            <wp:extent cx="2922270" cy="2098675"/>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extLst>
                        <a:ext uri="{28A0092B-C50C-407E-A947-70E740481C1C}">
                          <a14:useLocalDpi xmlns:a14="http://schemas.microsoft.com/office/drawing/2010/main" val="0"/>
                        </a:ext>
                      </a:extLst>
                    </a:blip>
                    <a:srcRect l="6244" t="20471" r="65734" b="43761"/>
                    <a:stretch/>
                  </pic:blipFill>
                  <pic:spPr bwMode="auto">
                    <a:xfrm>
                      <a:off x="0" y="0"/>
                      <a:ext cx="2922270" cy="20986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D584F15" w14:textId="0DE0E8C4" w:rsidR="00584B27" w:rsidRDefault="00584B27" w:rsidP="00584B27"/>
    <w:p w14:paraId="084E65B2" w14:textId="42A023DF" w:rsidR="000A4130" w:rsidRDefault="000A4130" w:rsidP="00584B27"/>
    <w:p w14:paraId="148D036C" w14:textId="00C8FECF" w:rsidR="000A4130" w:rsidRDefault="000A4130" w:rsidP="00584B27"/>
    <w:p w14:paraId="39E403FF" w14:textId="7B7A1B56" w:rsidR="000A4130" w:rsidRDefault="000A4130" w:rsidP="00584B27"/>
    <w:p w14:paraId="1677A569" w14:textId="071167AB" w:rsidR="000A4130" w:rsidRDefault="000A4130" w:rsidP="00584B27"/>
    <w:p w14:paraId="41C2B947" w14:textId="664AAE6F" w:rsidR="000A4130" w:rsidRDefault="000A4130" w:rsidP="00584B27"/>
    <w:p w14:paraId="5A12C9C4" w14:textId="1DD33E32" w:rsidR="000A4130" w:rsidRDefault="000A4130" w:rsidP="00584B27"/>
    <w:p w14:paraId="4C05BD69" w14:textId="77777777" w:rsidR="000A4130" w:rsidRDefault="000A4130" w:rsidP="00584B27"/>
    <w:p w14:paraId="0FDE8B49" w14:textId="26C00EE8" w:rsidR="00584B27" w:rsidRDefault="00584B27" w:rsidP="00584B27"/>
    <w:p w14:paraId="31089673" w14:textId="34116C9C" w:rsidR="000A4130" w:rsidRDefault="000A4130" w:rsidP="00584B27"/>
    <w:p w14:paraId="6791E7E8" w14:textId="637AAEE2" w:rsidR="000A4130" w:rsidRDefault="000A4130" w:rsidP="00584B27"/>
    <w:p w14:paraId="7493FAC0" w14:textId="6C07921B" w:rsidR="000A4130" w:rsidRDefault="000A4130" w:rsidP="00584B27"/>
    <w:p w14:paraId="797D0779" w14:textId="4C949BED" w:rsidR="000A4130" w:rsidRDefault="000A4130" w:rsidP="00584B27"/>
    <w:p w14:paraId="7C2EAD62" w14:textId="77777777" w:rsidR="000A4130" w:rsidRDefault="000A4130" w:rsidP="00584B27"/>
    <w:p w14:paraId="67921AE7" w14:textId="77777777" w:rsidR="00584B27" w:rsidRDefault="00584B27" w:rsidP="00584B27">
      <w:r>
        <w:br/>
      </w:r>
    </w:p>
    <w:p w14:paraId="6B1EF046" w14:textId="77777777" w:rsidR="00584B27" w:rsidRPr="00BF79CE" w:rsidRDefault="00584B27" w:rsidP="00584B27">
      <w:pPr>
        <w:rPr>
          <w:b/>
          <w:bCs/>
        </w:rPr>
      </w:pPr>
      <w:r w:rsidRPr="00BF79CE">
        <w:rPr>
          <w:rFonts w:ascii="Verdana" w:hAnsi="Verdana"/>
          <w:b/>
          <w:bCs/>
          <w:noProof/>
          <w:color w:val="336699"/>
          <w:sz w:val="15"/>
          <w:szCs w:val="15"/>
        </w:rPr>
        <w:lastRenderedPageBreak/>
        <w:drawing>
          <wp:anchor distT="0" distB="0" distL="114300" distR="114300" simplePos="0" relativeHeight="251655680" behindDoc="0" locked="0" layoutInCell="1" allowOverlap="1" wp14:anchorId="01251305" wp14:editId="06576443">
            <wp:simplePos x="0" y="0"/>
            <wp:positionH relativeFrom="margin">
              <wp:posOffset>3848155</wp:posOffset>
            </wp:positionH>
            <wp:positionV relativeFrom="paragraph">
              <wp:posOffset>9691</wp:posOffset>
            </wp:positionV>
            <wp:extent cx="2197735" cy="2170430"/>
            <wp:effectExtent l="0" t="0" r="0" b="1270"/>
            <wp:wrapSquare wrapText="bothSides"/>
            <wp:docPr id="3" name="Picture 3">
              <a:hlinkClick xmlns:a="http://schemas.openxmlformats.org/drawingml/2006/main" r:id="rId1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a:hlinkClick r:id="rId17"/>
                    </pic:cNvPr>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197735" cy="21704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F79CE">
        <w:rPr>
          <w:b/>
          <w:bCs/>
        </w:rPr>
        <w:t xml:space="preserve">Heated Steel/Metal </w:t>
      </w:r>
      <w:proofErr w:type="spellStart"/>
      <w:r w:rsidRPr="00BF79CE">
        <w:rPr>
          <w:b/>
          <w:bCs/>
        </w:rPr>
        <w:t>Colours</w:t>
      </w:r>
      <w:proofErr w:type="spellEnd"/>
    </w:p>
    <w:p w14:paraId="1CF49DE6" w14:textId="77777777" w:rsidR="00584B27" w:rsidRDefault="00584B27" w:rsidP="00584B27">
      <w:r>
        <w:t xml:space="preserve">Steel changes </w:t>
      </w:r>
      <w:proofErr w:type="spellStart"/>
      <w:r>
        <w:t>colour</w:t>
      </w:r>
      <w:proofErr w:type="spellEnd"/>
      <w:r>
        <w:t xml:space="preserve"> at different heats when being forged/melted. The different </w:t>
      </w:r>
      <w:proofErr w:type="spellStart"/>
      <w:r>
        <w:t>colours</w:t>
      </w:r>
      <w:proofErr w:type="spellEnd"/>
      <w:r>
        <w:t xml:space="preserve"> can indicate how close the player is to being finished with that item.</w:t>
      </w:r>
    </w:p>
    <w:p w14:paraId="6F5A4CC1" w14:textId="77777777" w:rsidR="00584B27" w:rsidRDefault="00584B27" w:rsidP="00584B27">
      <w:r>
        <w:t xml:space="preserve">Hex Codes for each </w:t>
      </w:r>
      <w:proofErr w:type="spellStart"/>
      <w:r>
        <w:t>colour</w:t>
      </w:r>
      <w:proofErr w:type="spellEnd"/>
      <w:r>
        <w:t>:</w:t>
      </w:r>
    </w:p>
    <w:p w14:paraId="763F7DE6" w14:textId="77777777" w:rsidR="00584B27" w:rsidRDefault="00584B27" w:rsidP="00584B27">
      <w:r>
        <w:t>Faint Red – #700000</w:t>
      </w:r>
    </w:p>
    <w:p w14:paraId="7CCDCF12" w14:textId="77777777" w:rsidR="00584B27" w:rsidRDefault="00584B27" w:rsidP="00584B27">
      <w:r>
        <w:t>Dark Red – #B40000</w:t>
      </w:r>
    </w:p>
    <w:p w14:paraId="7E8DE2BE" w14:textId="77777777" w:rsidR="00584B27" w:rsidRDefault="00584B27" w:rsidP="00584B27">
      <w:r>
        <w:t>Cherry Red – #F20000</w:t>
      </w:r>
    </w:p>
    <w:p w14:paraId="244080F2" w14:textId="77777777" w:rsidR="00584B27" w:rsidRDefault="00584B27" w:rsidP="00584B27">
      <w:r>
        <w:t>Dull Orange – #FF6600</w:t>
      </w:r>
    </w:p>
    <w:p w14:paraId="599F895F" w14:textId="77777777" w:rsidR="00584B27" w:rsidRDefault="00584B27" w:rsidP="00584B27">
      <w:r>
        <w:t>Orange – #FF9900</w:t>
      </w:r>
    </w:p>
    <w:p w14:paraId="5865E9F6" w14:textId="77777777" w:rsidR="00584B27" w:rsidRDefault="00584B27" w:rsidP="00584B27">
      <w:r>
        <w:t>Lemon Yellow – #FEEC02</w:t>
      </w:r>
    </w:p>
    <w:p w14:paraId="58CD6426" w14:textId="77777777" w:rsidR="00584B27" w:rsidRDefault="00584B27" w:rsidP="00584B27">
      <w:r>
        <w:t>Yellow – #FFFF66</w:t>
      </w:r>
    </w:p>
    <w:p w14:paraId="5A87E137" w14:textId="77777777" w:rsidR="00584B27" w:rsidRDefault="00584B27" w:rsidP="00584B27">
      <w:r>
        <w:t>Bright Yellow – #FFFFCC</w:t>
      </w:r>
    </w:p>
    <w:p w14:paraId="29D7EBE6" w14:textId="77777777" w:rsidR="00584B27" w:rsidRDefault="00584B27" w:rsidP="00584B27">
      <w:r>
        <w:t>White – #FFFFFF</w:t>
      </w:r>
    </w:p>
    <w:p w14:paraId="5B81A621" w14:textId="77777777" w:rsidR="00584B27" w:rsidRDefault="00584B27" w:rsidP="00584B27">
      <w:r>
        <w:t>Glowing White – #FFFFFF</w:t>
      </w:r>
    </w:p>
    <w:p w14:paraId="17CF1615" w14:textId="77777777" w:rsidR="00584B27" w:rsidRPr="00B45438" w:rsidRDefault="00584B27" w:rsidP="00584B27">
      <w:pPr>
        <w:rPr>
          <w:sz w:val="24"/>
          <w:szCs w:val="24"/>
        </w:rPr>
      </w:pPr>
    </w:p>
    <w:p w14:paraId="520A43C4" w14:textId="77777777" w:rsidR="00584B27" w:rsidRDefault="00584B27" w:rsidP="00584B27"/>
    <w:p w14:paraId="6ED6A1B9" w14:textId="77777777" w:rsidR="00584B27" w:rsidRDefault="00584B27" w:rsidP="00584B27">
      <w:r>
        <w:t>Image Sources:</w:t>
      </w:r>
    </w:p>
    <w:p w14:paraId="3B072926" w14:textId="77777777" w:rsidR="00584B27" w:rsidRPr="00B45438" w:rsidRDefault="00584B27" w:rsidP="00584B27">
      <w:proofErr w:type="spellStart"/>
      <w:r>
        <w:rPr>
          <w:rFonts w:ascii="Helvetica" w:hAnsi="Helvetica" w:cs="Helvetica"/>
          <w:color w:val="8A8A8A"/>
        </w:rPr>
        <w:t>sstought</w:t>
      </w:r>
      <w:proofErr w:type="spellEnd"/>
      <w:r>
        <w:rPr>
          <w:rFonts w:ascii="Helvetica" w:hAnsi="Helvetica" w:cs="Helvetica"/>
          <w:color w:val="8A8A8A"/>
        </w:rPr>
        <w:t xml:space="preserve">, (2018), </w:t>
      </w:r>
      <w:r>
        <w:rPr>
          <w:rStyle w:val="Emphasis"/>
          <w:rFonts w:ascii="&amp;quot" w:hAnsi="&amp;quot"/>
          <w:color w:val="8A8A8A"/>
        </w:rPr>
        <w:t xml:space="preserve">Simplified </w:t>
      </w:r>
      <w:proofErr w:type="spellStart"/>
      <w:r>
        <w:rPr>
          <w:rStyle w:val="Emphasis"/>
          <w:rFonts w:ascii="&amp;quot" w:hAnsi="&amp;quot"/>
          <w:color w:val="8A8A8A"/>
        </w:rPr>
        <w:t>Colour</w:t>
      </w:r>
      <w:proofErr w:type="spellEnd"/>
      <w:r>
        <w:rPr>
          <w:rStyle w:val="Emphasis"/>
          <w:rFonts w:ascii="&amp;quot" w:hAnsi="&amp;quot"/>
          <w:color w:val="8A8A8A"/>
        </w:rPr>
        <w:t xml:space="preserve"> chart for forging steel</w:t>
      </w:r>
      <w:r>
        <w:rPr>
          <w:rFonts w:ascii="Helvetica" w:hAnsi="Helvetica" w:cs="Helvetica"/>
          <w:color w:val="8A8A8A"/>
        </w:rPr>
        <w:t xml:space="preserve"> [ONLINE]. Available at: </w:t>
      </w:r>
      <w:r>
        <w:rPr>
          <w:rFonts w:ascii="&amp;quot" w:hAnsi="&amp;quot"/>
          <w:color w:val="8A8A8A"/>
          <w:u w:val="single"/>
        </w:rPr>
        <w:t>https://www.reddit.com/r/Blacksmith/comments/8tjlgi/simplified_colour_chart_for_forging_steel/</w:t>
      </w:r>
      <w:r>
        <w:rPr>
          <w:rFonts w:ascii="Helvetica" w:hAnsi="Helvetica" w:cs="Helvetica"/>
          <w:color w:val="8A8A8A"/>
        </w:rPr>
        <w:t xml:space="preserve"> [Accessed 7 November 2019].</w:t>
      </w:r>
    </w:p>
    <w:p w14:paraId="61984C0F" w14:textId="77777777" w:rsidR="00584B27" w:rsidRPr="00584B27" w:rsidRDefault="00584B27" w:rsidP="00584B27">
      <w:pPr>
        <w:rPr>
          <w:lang w:val="en-GB"/>
        </w:rPr>
      </w:pPr>
    </w:p>
    <w:p w14:paraId="7A58BFFD" w14:textId="77777777" w:rsidR="008D609E" w:rsidRPr="006D242C" w:rsidRDefault="008D609E">
      <w:pPr>
        <w:pStyle w:val="FootnoteText"/>
        <w:rPr>
          <w:lang w:val="en-GB"/>
        </w:rPr>
      </w:pPr>
    </w:p>
    <w:p w14:paraId="39CA4F23" w14:textId="77777777" w:rsidR="008D609E" w:rsidRPr="006D242C" w:rsidRDefault="00FE7922">
      <w:pPr>
        <w:pStyle w:val="FootnoteText"/>
        <w:rPr>
          <w:lang w:val="en-GB"/>
        </w:rPr>
      </w:pPr>
      <w:r w:rsidRPr="006D242C">
        <w:rPr>
          <w:lang w:val="en-GB"/>
        </w:rPr>
        <w:br w:type="page"/>
      </w:r>
    </w:p>
    <w:p w14:paraId="214ABFDE" w14:textId="77777777" w:rsidR="008D609E" w:rsidRPr="006D242C" w:rsidRDefault="00FE7922">
      <w:pPr>
        <w:pStyle w:val="Heading1"/>
        <w:rPr>
          <w:sz w:val="40"/>
          <w:lang w:val="en-GB"/>
        </w:rPr>
      </w:pPr>
      <w:bookmarkStart w:id="114" w:name="_Toc442794972"/>
      <w:r w:rsidRPr="006D242C">
        <w:rPr>
          <w:sz w:val="40"/>
          <w:lang w:val="en-GB"/>
        </w:rPr>
        <w:lastRenderedPageBreak/>
        <w:t xml:space="preserve"> </w:t>
      </w:r>
      <w:bookmarkStart w:id="115" w:name="_Toc21691856"/>
      <w:r w:rsidRPr="006D242C">
        <w:rPr>
          <w:sz w:val="40"/>
          <w:lang w:val="en-GB"/>
        </w:rPr>
        <w:t>“XYZ Appendix”</w:t>
      </w:r>
      <w:bookmarkEnd w:id="114"/>
      <w:bookmarkEnd w:id="115"/>
    </w:p>
    <w:p w14:paraId="4BAF6C6F" w14:textId="77777777" w:rsidR="008D609E" w:rsidRPr="006D242C" w:rsidRDefault="008D609E">
      <w:pPr>
        <w:rPr>
          <w:lang w:val="en-GB"/>
        </w:rPr>
      </w:pPr>
    </w:p>
    <w:p w14:paraId="23DFAE6D" w14:textId="77777777" w:rsidR="008D609E" w:rsidRPr="006D242C" w:rsidRDefault="00FE7922">
      <w:pPr>
        <w:rPr>
          <w:lang w:val="en-GB"/>
        </w:rPr>
      </w:pPr>
      <w:r w:rsidRPr="006D242C">
        <w:rPr>
          <w:lang w:val="en-GB"/>
        </w:rPr>
        <w:tab/>
        <w:t>Provide a brief description of what this appendix is for and then get down to business and provide data to the reader.</w:t>
      </w:r>
    </w:p>
    <w:p w14:paraId="573345BE" w14:textId="77777777" w:rsidR="008D609E" w:rsidRPr="006D242C" w:rsidRDefault="008D609E">
      <w:pPr>
        <w:rPr>
          <w:lang w:val="en-GB"/>
        </w:rPr>
      </w:pPr>
    </w:p>
    <w:p w14:paraId="65076210" w14:textId="77777777" w:rsidR="008D609E" w:rsidRPr="006D242C" w:rsidRDefault="00FE7922">
      <w:pPr>
        <w:rPr>
          <w:lang w:val="en-GB"/>
        </w:rPr>
      </w:pPr>
      <w:r w:rsidRPr="006D242C">
        <w:rPr>
          <w:lang w:val="en-GB"/>
        </w:rPr>
        <w:tab/>
        <w:t>Here are a few examples of some of the appendices in my latest design…</w:t>
      </w:r>
    </w:p>
    <w:p w14:paraId="6749EA0F" w14:textId="77777777" w:rsidR="008D609E" w:rsidRPr="006D242C" w:rsidRDefault="008D609E">
      <w:pPr>
        <w:rPr>
          <w:lang w:val="en-GB"/>
        </w:rPr>
      </w:pPr>
    </w:p>
    <w:p w14:paraId="19A53105" w14:textId="77777777" w:rsidR="008D609E" w:rsidRPr="006D242C" w:rsidRDefault="00FE7922">
      <w:pPr>
        <w:pStyle w:val="Heading1"/>
        <w:rPr>
          <w:sz w:val="40"/>
          <w:lang w:val="en-GB"/>
        </w:rPr>
      </w:pPr>
      <w:r w:rsidRPr="006D242C">
        <w:rPr>
          <w:sz w:val="40"/>
          <w:lang w:val="en-GB"/>
        </w:rPr>
        <w:t xml:space="preserve"> </w:t>
      </w:r>
      <w:bookmarkStart w:id="116" w:name="_Toc21691857"/>
      <w:r w:rsidRPr="006D242C">
        <w:rPr>
          <w:sz w:val="40"/>
          <w:lang w:val="en-GB"/>
        </w:rPr>
        <w:t>“Objects Appendix”</w:t>
      </w:r>
      <w:bookmarkEnd w:id="116"/>
    </w:p>
    <w:p w14:paraId="7156520C" w14:textId="77777777" w:rsidR="008D609E" w:rsidRPr="006D242C" w:rsidRDefault="008D609E">
      <w:pPr>
        <w:rPr>
          <w:lang w:val="en-GB"/>
        </w:rPr>
      </w:pPr>
    </w:p>
    <w:p w14:paraId="17969045" w14:textId="77777777" w:rsidR="008D609E" w:rsidRPr="006D242C" w:rsidRDefault="00FE7922">
      <w:pPr>
        <w:pStyle w:val="Heading1"/>
        <w:rPr>
          <w:sz w:val="40"/>
          <w:lang w:val="en-GB"/>
        </w:rPr>
      </w:pPr>
      <w:bookmarkStart w:id="117" w:name="_Toc21691858"/>
      <w:r w:rsidRPr="006D242C">
        <w:rPr>
          <w:sz w:val="40"/>
          <w:lang w:val="en-GB"/>
        </w:rPr>
        <w:t>“User Interface Appendix”</w:t>
      </w:r>
      <w:bookmarkEnd w:id="117"/>
    </w:p>
    <w:p w14:paraId="06296EED" w14:textId="77777777" w:rsidR="008D609E" w:rsidRPr="006D242C" w:rsidRDefault="008D609E">
      <w:pPr>
        <w:rPr>
          <w:lang w:val="en-GB"/>
        </w:rPr>
      </w:pPr>
    </w:p>
    <w:p w14:paraId="7E9134FD" w14:textId="77777777" w:rsidR="008D609E" w:rsidRPr="006D242C" w:rsidRDefault="00FE7922">
      <w:pPr>
        <w:pStyle w:val="Heading1"/>
        <w:rPr>
          <w:sz w:val="40"/>
          <w:lang w:val="en-GB"/>
        </w:rPr>
      </w:pPr>
      <w:r w:rsidRPr="006D242C">
        <w:rPr>
          <w:sz w:val="40"/>
          <w:lang w:val="en-GB"/>
        </w:rPr>
        <w:t xml:space="preserve"> </w:t>
      </w:r>
      <w:bookmarkStart w:id="118" w:name="_Toc21691859"/>
      <w:r w:rsidRPr="006D242C">
        <w:rPr>
          <w:sz w:val="40"/>
          <w:lang w:val="en-GB"/>
        </w:rPr>
        <w:t>“Networking Appendix”</w:t>
      </w:r>
      <w:bookmarkEnd w:id="118"/>
    </w:p>
    <w:p w14:paraId="23AAC546" w14:textId="77777777" w:rsidR="008D609E" w:rsidRPr="006D242C" w:rsidRDefault="008D609E">
      <w:pPr>
        <w:rPr>
          <w:lang w:val="en-GB"/>
        </w:rPr>
      </w:pPr>
    </w:p>
    <w:p w14:paraId="695ECF8A" w14:textId="77777777" w:rsidR="008D609E" w:rsidRPr="006D242C" w:rsidRDefault="00FE7922">
      <w:pPr>
        <w:pStyle w:val="Heading1"/>
        <w:rPr>
          <w:sz w:val="40"/>
          <w:lang w:val="en-GB"/>
        </w:rPr>
      </w:pPr>
      <w:bookmarkStart w:id="119" w:name="_Toc21691860"/>
      <w:r w:rsidRPr="006D242C">
        <w:rPr>
          <w:sz w:val="40"/>
          <w:lang w:val="en-GB"/>
        </w:rPr>
        <w:t>“Character Rendering and Animation Appendix”</w:t>
      </w:r>
      <w:bookmarkEnd w:id="119"/>
    </w:p>
    <w:p w14:paraId="754CDB6A" w14:textId="77777777" w:rsidR="008D609E" w:rsidRPr="006D242C" w:rsidRDefault="008D609E">
      <w:pPr>
        <w:rPr>
          <w:lang w:val="en-GB"/>
        </w:rPr>
      </w:pPr>
    </w:p>
    <w:p w14:paraId="208A5C22" w14:textId="77777777" w:rsidR="008D609E" w:rsidRPr="006D242C" w:rsidRDefault="00FE7922">
      <w:pPr>
        <w:pStyle w:val="Heading1"/>
        <w:rPr>
          <w:sz w:val="40"/>
          <w:lang w:val="en-GB"/>
        </w:rPr>
      </w:pPr>
      <w:r w:rsidRPr="006D242C">
        <w:rPr>
          <w:sz w:val="40"/>
          <w:lang w:val="en-GB"/>
        </w:rPr>
        <w:t xml:space="preserve"> </w:t>
      </w:r>
      <w:bookmarkStart w:id="120" w:name="_Toc21691861"/>
      <w:r w:rsidRPr="006D242C">
        <w:rPr>
          <w:sz w:val="40"/>
          <w:lang w:val="en-GB"/>
        </w:rPr>
        <w:t>“Story Appendix”</w:t>
      </w:r>
      <w:bookmarkEnd w:id="120"/>
    </w:p>
    <w:p w14:paraId="76FD4A1B" w14:textId="77777777" w:rsidR="008D609E" w:rsidRPr="006D242C" w:rsidRDefault="008D609E">
      <w:pPr>
        <w:rPr>
          <w:lang w:val="en-GB"/>
        </w:rPr>
      </w:pPr>
    </w:p>
    <w:p w14:paraId="6E10F221" w14:textId="77777777" w:rsidR="008D609E" w:rsidRPr="006D242C" w:rsidRDefault="00FE7922">
      <w:pPr>
        <w:rPr>
          <w:lang w:val="en-GB"/>
        </w:rPr>
      </w:pPr>
      <w:r w:rsidRPr="006D242C">
        <w:rPr>
          <w:lang w:val="en-GB"/>
        </w:rPr>
        <w:tab/>
        <w:t xml:space="preserve">Okay, that’s it.  I wanted to spend more time on this and really make it a great roadmap for putting a game design together.  </w:t>
      </w:r>
      <w:proofErr w:type="gramStart"/>
      <w:r w:rsidRPr="006D242C">
        <w:rPr>
          <w:lang w:val="en-GB"/>
        </w:rPr>
        <w:t>Unfortunately</w:t>
      </w:r>
      <w:proofErr w:type="gramEnd"/>
      <w:r w:rsidRPr="006D242C">
        <w:rPr>
          <w:lang w:val="en-GB"/>
        </w:rPr>
        <w:t xml:space="preserve"> it would take a ton of time and that is something that we don’t have enough of in this business.  I think you get the idea anyhow.  Also, don’t get the impression that I think a design should provide the information in any </w:t>
      </w:r>
      <w:proofErr w:type="gramStart"/>
      <w:r w:rsidRPr="006D242C">
        <w:rPr>
          <w:lang w:val="en-GB"/>
        </w:rPr>
        <w:t>particular order</w:t>
      </w:r>
      <w:proofErr w:type="gramEnd"/>
      <w:r w:rsidRPr="006D242C">
        <w:rPr>
          <w:lang w:val="en-GB"/>
        </w:rPr>
        <w:t>, this just happened to be the way it fell out of my head when I sat down.  Change this template any way you want and if you feel you have improved on it, send it back to me and I can pass it out as an alternative to anyone that asks me in the future.</w:t>
      </w:r>
    </w:p>
    <w:p w14:paraId="1B25D3CD" w14:textId="77777777" w:rsidR="008D609E" w:rsidRPr="006D242C" w:rsidRDefault="008D609E">
      <w:pPr>
        <w:rPr>
          <w:lang w:val="en-GB"/>
        </w:rPr>
      </w:pPr>
    </w:p>
    <w:p w14:paraId="153B2409" w14:textId="77777777" w:rsidR="008D609E" w:rsidRPr="006D242C" w:rsidRDefault="00FE7922">
      <w:pPr>
        <w:rPr>
          <w:lang w:val="en-GB"/>
        </w:rPr>
      </w:pPr>
      <w:r w:rsidRPr="006D242C">
        <w:rPr>
          <w:lang w:val="en-GB"/>
        </w:rPr>
        <w:tab/>
        <w:t>Good luck and all that!</w:t>
      </w:r>
    </w:p>
    <w:p w14:paraId="18E22877" w14:textId="77777777" w:rsidR="008D609E" w:rsidRPr="006D242C" w:rsidRDefault="008D609E">
      <w:pPr>
        <w:rPr>
          <w:lang w:val="en-GB"/>
        </w:rPr>
      </w:pPr>
    </w:p>
    <w:p w14:paraId="373723BD" w14:textId="77777777" w:rsidR="008D609E" w:rsidRPr="006D242C" w:rsidRDefault="00FE7922">
      <w:pPr>
        <w:rPr>
          <w:lang w:val="en-GB"/>
        </w:rPr>
      </w:pPr>
      <w:r w:rsidRPr="006D242C">
        <w:rPr>
          <w:lang w:val="en-GB"/>
        </w:rPr>
        <w:tab/>
        <w:t>Chris Taylor</w:t>
      </w:r>
    </w:p>
    <w:p w14:paraId="5962E093" w14:textId="77777777" w:rsidR="008D609E" w:rsidRPr="006D242C" w:rsidRDefault="008D609E">
      <w:pPr>
        <w:rPr>
          <w:lang w:val="en-GB"/>
        </w:rPr>
      </w:pPr>
    </w:p>
    <w:p w14:paraId="414E5C37" w14:textId="77777777" w:rsidR="00FE7922" w:rsidRPr="006D242C" w:rsidRDefault="00FE7922">
      <w:pPr>
        <w:rPr>
          <w:lang w:val="en-GB"/>
        </w:rPr>
      </w:pPr>
    </w:p>
    <w:sectPr w:rsidR="00FE7922" w:rsidRPr="006D242C">
      <w:headerReference w:type="default" r:id="rId19"/>
      <w:footerReference w:type="even" r:id="rId20"/>
      <w:footerReference w:type="default" r:id="rId21"/>
      <w:pgSz w:w="12240" w:h="15840"/>
      <w:pgMar w:top="1440" w:right="1800" w:bottom="1440" w:left="1800"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2C0AA6" w14:textId="77777777" w:rsidR="00804932" w:rsidRDefault="00804932">
      <w:r>
        <w:separator/>
      </w:r>
    </w:p>
  </w:endnote>
  <w:endnote w:type="continuationSeparator" w:id="0">
    <w:p w14:paraId="6BA9C805" w14:textId="77777777" w:rsidR="00804932" w:rsidRDefault="008049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Helvetica">
    <w:panose1 w:val="020B0604020202020204"/>
    <w:charset w:val="00"/>
    <w:family w:val="swiss"/>
    <w:pitch w:val="variable"/>
    <w:sig w:usb0="E0002EFF" w:usb1="C000785B" w:usb2="00000009" w:usb3="00000000" w:csb0="000001FF" w:csb1="00000000"/>
  </w:font>
  <w:font w:name="&amp;quot">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BFCDCE" w14:textId="77777777" w:rsidR="006D242C" w:rsidRDefault="006D242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6473CEA" w14:textId="77777777" w:rsidR="006D242C" w:rsidRDefault="006D242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BF322D" w14:textId="77777777" w:rsidR="006D242C" w:rsidRDefault="006D242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2</w:t>
    </w:r>
    <w:r>
      <w:rPr>
        <w:rStyle w:val="PageNumber"/>
      </w:rPr>
      <w:fldChar w:fldCharType="end"/>
    </w:r>
  </w:p>
  <w:p w14:paraId="5EF4C448" w14:textId="7E216E83" w:rsidR="006D242C" w:rsidRDefault="006D242C">
    <w:pPr>
      <w:pStyle w:val="Footer"/>
      <w:ind w:right="360"/>
      <w:rPr>
        <w:color w:val="808080"/>
      </w:rPr>
    </w:pPr>
    <w:r>
      <w:rPr>
        <w:color w:val="808080"/>
      </w:rPr>
      <w:t>Confidential</w:t>
    </w:r>
    <w:r>
      <w:rPr>
        <w:color w:val="808080"/>
      </w:rPr>
      <w:tab/>
      <w:t xml:space="preserve">Page </w:t>
    </w:r>
    <w:r>
      <w:rPr>
        <w:color w:val="808080"/>
      </w:rPr>
      <w:tab/>
    </w:r>
    <w:r>
      <w:rPr>
        <w:color w:val="808080"/>
      </w:rPr>
      <w:fldChar w:fldCharType="begin"/>
    </w:r>
    <w:r>
      <w:rPr>
        <w:color w:val="808080"/>
      </w:rPr>
      <w:instrText xml:space="preserve"> DATE </w:instrText>
    </w:r>
    <w:r>
      <w:rPr>
        <w:color w:val="808080"/>
      </w:rPr>
      <w:fldChar w:fldCharType="separate"/>
    </w:r>
    <w:r w:rsidR="00380777">
      <w:rPr>
        <w:noProof/>
        <w:color w:val="808080"/>
      </w:rPr>
      <w:t>11/7/2019</w:t>
    </w:r>
    <w:r>
      <w:rPr>
        <w:color w:val="808080"/>
      </w:rPr>
      <w:fldChar w:fldCharType="end"/>
    </w:r>
  </w:p>
  <w:p w14:paraId="6F1AF97C" w14:textId="77777777" w:rsidR="006D242C" w:rsidRDefault="006D24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8082F3" w14:textId="77777777" w:rsidR="00804932" w:rsidRDefault="00804932">
      <w:r>
        <w:separator/>
      </w:r>
    </w:p>
  </w:footnote>
  <w:footnote w:type="continuationSeparator" w:id="0">
    <w:p w14:paraId="4BBE8FCA" w14:textId="77777777" w:rsidR="00804932" w:rsidRDefault="0080493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458ACB" w14:textId="77777777" w:rsidR="006D242C" w:rsidRDefault="006D242C">
    <w:pPr>
      <w:pStyle w:val="Header"/>
      <w:jc w:val="center"/>
      <w:rPr>
        <w:color w:val="808080"/>
      </w:rPr>
    </w:pPr>
    <w:r>
      <w:rPr>
        <w:color w:val="808080"/>
      </w:rPr>
      <w:t>Copyright (C) 2000 Your Company Name – All rights reserved – Run away!</w:t>
    </w:r>
  </w:p>
  <w:p w14:paraId="5FEA4E8F" w14:textId="77777777" w:rsidR="006D242C" w:rsidRDefault="006D242C">
    <w:pPr>
      <w:pStyle w:val="Header"/>
    </w:pPr>
  </w:p>
  <w:p w14:paraId="3AD4A25C" w14:textId="77777777" w:rsidR="006D242C" w:rsidRDefault="006D242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ABA2ED4"/>
    <w:multiLevelType w:val="singleLevel"/>
    <w:tmpl w:val="73B4576E"/>
    <w:lvl w:ilvl="0">
      <w:start w:val="1"/>
      <w:numFmt w:val="decimal"/>
      <w:lvlText w:val="%1."/>
      <w:lvlJc w:val="left"/>
      <w:pPr>
        <w:tabs>
          <w:tab w:val="num" w:pos="1080"/>
        </w:tabs>
        <w:ind w:left="1080" w:hanging="360"/>
      </w:pPr>
      <w:rPr>
        <w:rFonts w:hint="default"/>
      </w:rPr>
    </w:lvl>
  </w:abstractNum>
  <w:abstractNum w:abstractNumId="2" w15:restartNumberingAfterBreak="0">
    <w:nsid w:val="0D122DBD"/>
    <w:multiLevelType w:val="singleLevel"/>
    <w:tmpl w:val="D7022496"/>
    <w:lvl w:ilvl="0">
      <w:numFmt w:val="bullet"/>
      <w:lvlText w:val="-"/>
      <w:lvlJc w:val="left"/>
      <w:pPr>
        <w:tabs>
          <w:tab w:val="num" w:pos="360"/>
        </w:tabs>
        <w:ind w:left="360" w:hanging="360"/>
      </w:pPr>
      <w:rPr>
        <w:rFonts w:hint="default"/>
      </w:rPr>
    </w:lvl>
  </w:abstractNum>
  <w:abstractNum w:abstractNumId="3" w15:restartNumberingAfterBreak="0">
    <w:nsid w:val="0DD14372"/>
    <w:multiLevelType w:val="singleLevel"/>
    <w:tmpl w:val="6EB20C8A"/>
    <w:lvl w:ilvl="0">
      <w:start w:val="1"/>
      <w:numFmt w:val="decimal"/>
      <w:lvlText w:val="%1."/>
      <w:lvlJc w:val="left"/>
      <w:pPr>
        <w:tabs>
          <w:tab w:val="num" w:pos="1080"/>
        </w:tabs>
        <w:ind w:left="1080" w:hanging="360"/>
      </w:pPr>
      <w:rPr>
        <w:rFonts w:hint="default"/>
      </w:rPr>
    </w:lvl>
  </w:abstractNum>
  <w:abstractNum w:abstractNumId="4" w15:restartNumberingAfterBreak="0">
    <w:nsid w:val="11773C37"/>
    <w:multiLevelType w:val="singleLevel"/>
    <w:tmpl w:val="AB0ED982"/>
    <w:lvl w:ilvl="0">
      <w:start w:val="1"/>
      <w:numFmt w:val="decimal"/>
      <w:lvlText w:val="%1."/>
      <w:lvlJc w:val="left"/>
      <w:pPr>
        <w:tabs>
          <w:tab w:val="num" w:pos="720"/>
        </w:tabs>
        <w:ind w:left="720" w:hanging="720"/>
      </w:pPr>
      <w:rPr>
        <w:rFonts w:hint="default"/>
      </w:rPr>
    </w:lvl>
  </w:abstractNum>
  <w:abstractNum w:abstractNumId="5" w15:restartNumberingAfterBreak="0">
    <w:nsid w:val="13223743"/>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14610C7B"/>
    <w:multiLevelType w:val="singleLevel"/>
    <w:tmpl w:val="D7022496"/>
    <w:lvl w:ilvl="0">
      <w:numFmt w:val="bullet"/>
      <w:lvlText w:val="-"/>
      <w:lvlJc w:val="left"/>
      <w:pPr>
        <w:tabs>
          <w:tab w:val="num" w:pos="360"/>
        </w:tabs>
        <w:ind w:left="360" w:hanging="360"/>
      </w:pPr>
      <w:rPr>
        <w:rFonts w:hint="default"/>
      </w:rPr>
    </w:lvl>
  </w:abstractNum>
  <w:abstractNum w:abstractNumId="7" w15:restartNumberingAfterBreak="0">
    <w:nsid w:val="193E0D8D"/>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24F62DD0"/>
    <w:multiLevelType w:val="hybridMultilevel"/>
    <w:tmpl w:val="60202B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73E3448"/>
    <w:multiLevelType w:val="singleLevel"/>
    <w:tmpl w:val="B4944624"/>
    <w:lvl w:ilvl="0">
      <w:numFmt w:val="bullet"/>
      <w:lvlText w:val="-"/>
      <w:lvlJc w:val="left"/>
      <w:pPr>
        <w:tabs>
          <w:tab w:val="num" w:pos="360"/>
        </w:tabs>
        <w:ind w:left="360" w:hanging="360"/>
      </w:pPr>
      <w:rPr>
        <w:rFonts w:hint="default"/>
      </w:rPr>
    </w:lvl>
  </w:abstractNum>
  <w:abstractNum w:abstractNumId="10" w15:restartNumberingAfterBreak="0">
    <w:nsid w:val="32D374DC"/>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34556542"/>
    <w:multiLevelType w:val="singleLevel"/>
    <w:tmpl w:val="DDC2FB68"/>
    <w:lvl w:ilvl="0">
      <w:numFmt w:val="bullet"/>
      <w:lvlText w:val="-"/>
      <w:lvlJc w:val="left"/>
      <w:pPr>
        <w:tabs>
          <w:tab w:val="num" w:pos="360"/>
        </w:tabs>
        <w:ind w:left="360" w:hanging="360"/>
      </w:pPr>
      <w:rPr>
        <w:rFonts w:hint="default"/>
      </w:rPr>
    </w:lvl>
  </w:abstractNum>
  <w:abstractNum w:abstractNumId="12" w15:restartNumberingAfterBreak="0">
    <w:nsid w:val="370A3371"/>
    <w:multiLevelType w:val="singleLevel"/>
    <w:tmpl w:val="5636D37C"/>
    <w:lvl w:ilvl="0">
      <w:start w:val="1"/>
      <w:numFmt w:val="decimal"/>
      <w:lvlText w:val="%1."/>
      <w:legacy w:legacy="1" w:legacySpace="0" w:legacyIndent="360"/>
      <w:lvlJc w:val="left"/>
      <w:pPr>
        <w:ind w:left="360" w:hanging="360"/>
      </w:pPr>
    </w:lvl>
  </w:abstractNum>
  <w:abstractNum w:abstractNumId="13" w15:restartNumberingAfterBreak="0">
    <w:nsid w:val="37A0374E"/>
    <w:multiLevelType w:val="singleLevel"/>
    <w:tmpl w:val="BF28FC12"/>
    <w:lvl w:ilvl="0">
      <w:start w:val="8"/>
      <w:numFmt w:val="decimal"/>
      <w:lvlText w:val="%1."/>
      <w:lvlJc w:val="left"/>
      <w:pPr>
        <w:tabs>
          <w:tab w:val="num" w:pos="720"/>
        </w:tabs>
        <w:ind w:left="720" w:hanging="720"/>
      </w:pPr>
      <w:rPr>
        <w:rFonts w:hint="default"/>
      </w:rPr>
    </w:lvl>
  </w:abstractNum>
  <w:abstractNum w:abstractNumId="14" w15:restartNumberingAfterBreak="0">
    <w:nsid w:val="43683A41"/>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64E43DBF"/>
    <w:multiLevelType w:val="singleLevel"/>
    <w:tmpl w:val="1472A4E8"/>
    <w:lvl w:ilvl="0">
      <w:start w:val="1"/>
      <w:numFmt w:val="decimal"/>
      <w:lvlText w:val="%1."/>
      <w:lvlJc w:val="left"/>
      <w:pPr>
        <w:tabs>
          <w:tab w:val="num" w:pos="1080"/>
        </w:tabs>
        <w:ind w:left="1080" w:hanging="360"/>
      </w:pPr>
      <w:rPr>
        <w:rFonts w:hint="default"/>
      </w:rPr>
    </w:lvl>
  </w:abstractNum>
  <w:abstractNum w:abstractNumId="16" w15:restartNumberingAfterBreak="0">
    <w:nsid w:val="67C256C2"/>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7" w15:restartNumberingAfterBreak="0">
    <w:nsid w:val="7BA94E7E"/>
    <w:multiLevelType w:val="singleLevel"/>
    <w:tmpl w:val="D7022496"/>
    <w:lvl w:ilvl="0">
      <w:numFmt w:val="bullet"/>
      <w:lvlText w:val="-"/>
      <w:lvlJc w:val="left"/>
      <w:pPr>
        <w:tabs>
          <w:tab w:val="num" w:pos="360"/>
        </w:tabs>
        <w:ind w:left="360" w:hanging="360"/>
      </w:pPr>
      <w:rPr>
        <w:rFonts w:hint="default"/>
      </w:rPr>
    </w:lvl>
  </w:abstractNum>
  <w:abstractNum w:abstractNumId="18" w15:restartNumberingAfterBreak="0">
    <w:nsid w:val="7E83302B"/>
    <w:multiLevelType w:val="singleLevel"/>
    <w:tmpl w:val="04090001"/>
    <w:lvl w:ilvl="0">
      <w:start w:val="1"/>
      <w:numFmt w:val="bullet"/>
      <w:lvlText w:val=""/>
      <w:lvlJc w:val="left"/>
      <w:pPr>
        <w:tabs>
          <w:tab w:val="num" w:pos="360"/>
        </w:tabs>
        <w:ind w:left="360" w:hanging="360"/>
      </w:pPr>
      <w:rPr>
        <w:rFonts w:ascii="Symbol" w:hAnsi="Symbol" w:hint="default"/>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2"/>
  </w:num>
  <w:num w:numId="3">
    <w:abstractNumId w:val="10"/>
  </w:num>
  <w:num w:numId="4">
    <w:abstractNumId w:val="9"/>
  </w:num>
  <w:num w:numId="5">
    <w:abstractNumId w:val="11"/>
  </w:num>
  <w:num w:numId="6">
    <w:abstractNumId w:val="1"/>
  </w:num>
  <w:num w:numId="7">
    <w:abstractNumId w:val="4"/>
  </w:num>
  <w:num w:numId="8">
    <w:abstractNumId w:val="13"/>
  </w:num>
  <w:num w:numId="9">
    <w:abstractNumId w:val="14"/>
  </w:num>
  <w:num w:numId="10">
    <w:abstractNumId w:val="7"/>
  </w:num>
  <w:num w:numId="11">
    <w:abstractNumId w:val="18"/>
  </w:num>
  <w:num w:numId="12">
    <w:abstractNumId w:val="5"/>
  </w:num>
  <w:num w:numId="13">
    <w:abstractNumId w:val="15"/>
  </w:num>
  <w:num w:numId="14">
    <w:abstractNumId w:val="16"/>
  </w:num>
  <w:num w:numId="15">
    <w:abstractNumId w:val="6"/>
  </w:num>
  <w:num w:numId="16">
    <w:abstractNumId w:val="17"/>
  </w:num>
  <w:num w:numId="17">
    <w:abstractNumId w:val="2"/>
  </w:num>
  <w:num w:numId="18">
    <w:abstractNumId w:val="3"/>
  </w:num>
  <w:num w:numId="1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902C46"/>
    <w:rsid w:val="000859B3"/>
    <w:rsid w:val="000A4130"/>
    <w:rsid w:val="000F3D26"/>
    <w:rsid w:val="000F51A4"/>
    <w:rsid w:val="001A124A"/>
    <w:rsid w:val="001B4202"/>
    <w:rsid w:val="001E7AA3"/>
    <w:rsid w:val="002B7129"/>
    <w:rsid w:val="002C604F"/>
    <w:rsid w:val="003302A9"/>
    <w:rsid w:val="00342363"/>
    <w:rsid w:val="0034281B"/>
    <w:rsid w:val="00380777"/>
    <w:rsid w:val="003924F2"/>
    <w:rsid w:val="00510857"/>
    <w:rsid w:val="00546FFB"/>
    <w:rsid w:val="00584B27"/>
    <w:rsid w:val="006D242C"/>
    <w:rsid w:val="006F12DD"/>
    <w:rsid w:val="00795A9A"/>
    <w:rsid w:val="00804932"/>
    <w:rsid w:val="00827E54"/>
    <w:rsid w:val="00840008"/>
    <w:rsid w:val="00840D45"/>
    <w:rsid w:val="008D609E"/>
    <w:rsid w:val="00902C46"/>
    <w:rsid w:val="00C7232D"/>
    <w:rsid w:val="00CF0063"/>
    <w:rsid w:val="00D52748"/>
    <w:rsid w:val="00E15F82"/>
    <w:rsid w:val="00FB2C3F"/>
    <w:rsid w:val="00FE79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AA79696"/>
  <w15:docId w15:val="{9E96691E-CD8F-4C82-B84F-E2CA52138A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uiPriority="9"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qFormat/>
    <w:pPr>
      <w:keepNext/>
      <w:jc w:val="center"/>
      <w:outlineLvl w:val="0"/>
    </w:pPr>
    <w:rPr>
      <w:b/>
      <w:sz w:val="96"/>
    </w:rPr>
  </w:style>
  <w:style w:type="paragraph" w:styleId="Heading2">
    <w:name w:val="heading 2"/>
    <w:basedOn w:val="Normal"/>
    <w:next w:val="Normal"/>
    <w:qFormat/>
    <w:pPr>
      <w:keepNext/>
      <w:jc w:val="center"/>
      <w:outlineLvl w:val="1"/>
    </w:pPr>
    <w:rPr>
      <w:b/>
    </w:rPr>
  </w:style>
  <w:style w:type="paragraph" w:styleId="Heading3">
    <w:name w:val="heading 3"/>
    <w:basedOn w:val="Normal"/>
    <w:next w:val="Normal"/>
    <w:qFormat/>
    <w:pPr>
      <w:keepNext/>
      <w:jc w:val="center"/>
      <w:outlineLvl w:val="2"/>
    </w:pPr>
    <w:rPr>
      <w:b/>
      <w:u w:val="single"/>
    </w:rPr>
  </w:style>
  <w:style w:type="paragraph" w:styleId="Heading7">
    <w:name w:val="heading 7"/>
    <w:basedOn w:val="Normal"/>
    <w:next w:val="Normal"/>
    <w:qFormat/>
    <w:pPr>
      <w:keepNext/>
      <w:jc w:val="center"/>
      <w:outlineLvl w:val="6"/>
    </w:pPr>
    <w:rPr>
      <w:b/>
      <w:sz w:val="4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character" w:styleId="PageNumber">
    <w:name w:val="page number"/>
    <w:basedOn w:val="DefaultParagraphFont"/>
    <w:semiHidden/>
  </w:style>
  <w:style w:type="paragraph" w:styleId="TOC1">
    <w:name w:val="toc 1"/>
    <w:basedOn w:val="Normal"/>
    <w:next w:val="Normal"/>
    <w:autoRedefine/>
    <w:uiPriority w:val="39"/>
    <w:pPr>
      <w:tabs>
        <w:tab w:val="right" w:leader="underscore" w:pos="8640"/>
      </w:tabs>
      <w:spacing w:before="120" w:after="120"/>
    </w:pPr>
    <w:rPr>
      <w:b/>
      <w:caps/>
    </w:rPr>
  </w:style>
  <w:style w:type="paragraph" w:styleId="TOC2">
    <w:name w:val="toc 2"/>
    <w:basedOn w:val="Normal"/>
    <w:next w:val="Normal"/>
    <w:autoRedefine/>
    <w:uiPriority w:val="39"/>
    <w:pPr>
      <w:tabs>
        <w:tab w:val="right" w:leader="underscore" w:pos="8640"/>
      </w:tabs>
      <w:ind w:left="200"/>
    </w:pPr>
    <w:rPr>
      <w:smallCaps/>
    </w:rPr>
  </w:style>
  <w:style w:type="paragraph" w:styleId="TOC3">
    <w:name w:val="toc 3"/>
    <w:basedOn w:val="Normal"/>
    <w:next w:val="Normal"/>
    <w:autoRedefine/>
    <w:uiPriority w:val="39"/>
    <w:pPr>
      <w:tabs>
        <w:tab w:val="right" w:leader="underscore" w:pos="8640"/>
      </w:tabs>
      <w:ind w:left="400"/>
    </w:pPr>
    <w:rPr>
      <w:i/>
    </w:rPr>
  </w:style>
  <w:style w:type="paragraph" w:styleId="FootnoteText">
    <w:name w:val="footnote text"/>
    <w:basedOn w:val="Normal"/>
    <w:semiHidden/>
  </w:style>
  <w:style w:type="paragraph" w:styleId="Footer">
    <w:name w:val="footer"/>
    <w:basedOn w:val="Normal"/>
    <w:semiHidden/>
    <w:pPr>
      <w:tabs>
        <w:tab w:val="center" w:pos="4320"/>
        <w:tab w:val="right" w:pos="8640"/>
      </w:tabs>
    </w:pPr>
  </w:style>
  <w:style w:type="paragraph" w:styleId="ListParagraph">
    <w:name w:val="List Paragraph"/>
    <w:basedOn w:val="Normal"/>
    <w:uiPriority w:val="34"/>
    <w:qFormat/>
    <w:rsid w:val="00CF0063"/>
    <w:pPr>
      <w:spacing w:after="160" w:line="259" w:lineRule="auto"/>
      <w:ind w:left="720"/>
      <w:contextualSpacing/>
    </w:pPr>
    <w:rPr>
      <w:rFonts w:asciiTheme="minorHAnsi" w:eastAsiaTheme="minorHAnsi" w:hAnsiTheme="minorHAnsi" w:cstheme="minorBidi"/>
      <w:sz w:val="22"/>
      <w:szCs w:val="22"/>
      <w:lang w:val="en-GB"/>
    </w:rPr>
  </w:style>
  <w:style w:type="paragraph" w:styleId="BalloonText">
    <w:name w:val="Balloon Text"/>
    <w:basedOn w:val="Normal"/>
    <w:link w:val="BalloonTextChar"/>
    <w:uiPriority w:val="99"/>
    <w:semiHidden/>
    <w:unhideWhenUsed/>
    <w:rsid w:val="003302A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02A9"/>
    <w:rPr>
      <w:rFonts w:ascii="Segoe UI" w:hAnsi="Segoe UI" w:cs="Segoe UI"/>
      <w:sz w:val="18"/>
      <w:szCs w:val="18"/>
    </w:rPr>
  </w:style>
  <w:style w:type="character" w:styleId="Emphasis">
    <w:name w:val="Emphasis"/>
    <w:basedOn w:val="DefaultParagraphFont"/>
    <w:uiPriority w:val="20"/>
    <w:qFormat/>
    <w:rsid w:val="00584B2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1.png"/><Relationship Id="rId3" Type="http://schemas.openxmlformats.org/officeDocument/2006/relationships/settings" Target="settings.xml"/><Relationship Id="rId21" Type="http://schemas.openxmlformats.org/officeDocument/2006/relationships/footer" Target="footer2.xml"/><Relationship Id="rId7" Type="http://schemas.openxmlformats.org/officeDocument/2006/relationships/image" Target="media/image1.png"/><Relationship Id="rId12" Type="http://schemas.openxmlformats.org/officeDocument/2006/relationships/image" Target="media/image6.jpeg"/><Relationship Id="rId17" Type="http://schemas.openxmlformats.org/officeDocument/2006/relationships/hyperlink" Target="https://i.redd.it/1bl4196qnz511.png" TargetMode="Externa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theme" Target="theme/theme1.xml"/><Relationship Id="rId10" Type="http://schemas.openxmlformats.org/officeDocument/2006/relationships/image" Target="media/image4.png"/><Relationship Id="rId19"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9</TotalTime>
  <Pages>29</Pages>
  <Words>4899</Words>
  <Characters>27926</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
    </vt:vector>
  </TitlesOfParts>
  <Company>Dell Computer Corporation</Company>
  <LinksUpToDate>false</LinksUpToDate>
  <CharactersWithSpaces>32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 Taylor</dc:creator>
  <cp:lastModifiedBy>Alex L Southall</cp:lastModifiedBy>
  <cp:revision>16</cp:revision>
  <dcterms:created xsi:type="dcterms:W3CDTF">2015-07-05T22:22:00Z</dcterms:created>
  <dcterms:modified xsi:type="dcterms:W3CDTF">2019-11-07T16:26:00Z</dcterms:modified>
</cp:coreProperties>
</file>